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A2716D">
      <w:pPr>
        <w:pStyle w:val="Paragrafo"/>
      </w:pPr>
    </w:p>
    <w:p w14:paraId="5810882A" w14:textId="6794A87B" w:rsidR="006B0E26" w:rsidRDefault="006B0E26" w:rsidP="00A2716D">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A2716D">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A2716D">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A2716D">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A2716D">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A2716D">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A2716D">
      <w:pPr>
        <w:pStyle w:val="Paragrafo"/>
      </w:pPr>
      <w:r w:rsidRPr="00753373">
        <w:tab/>
      </w:r>
      <w:r w:rsidRPr="00753373">
        <w:tab/>
      </w:r>
    </w:p>
    <w:p w14:paraId="06394D2C" w14:textId="627B4B2D" w:rsidR="00751926" w:rsidRPr="00753373" w:rsidRDefault="00751926" w:rsidP="00A2716D">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A2716D">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A2716D">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A2716D">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w:t>
      </w:r>
      <w:r w:rsidR="00D7267D" w:rsidRPr="00253628">
        <w:lastRenderedPageBreak/>
        <w:t xml:space="preserve">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A2716D">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A2716D">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A2716D">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A2716D">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A2716D">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w:t>
      </w:r>
      <w:r w:rsidRPr="00753373">
        <w:lastRenderedPageBreak/>
        <w:t xml:space="preserve">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4A0F4FB0" w:rsidR="00D726BD" w:rsidRPr="00D726BD" w:rsidRDefault="00D726BD" w:rsidP="00A2716D">
      <w:pPr>
        <w:pStyle w:val="Paragrafo"/>
      </w:pPr>
      <w:r>
        <w:t xml:space="preserve">Para a implementação do SAP </w:t>
      </w:r>
      <w:r w:rsidR="00E923B8">
        <w:t>foi</w:t>
      </w:r>
      <w:r>
        <w:t xml:space="preserve"> utilizado o serviço Watson Assistant da plataforma IBM </w:t>
      </w:r>
      <w:r w:rsidR="008B36B8">
        <w:t>Cloud</w:t>
      </w:r>
      <w:r>
        <w:t xml:space="preserve">,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A2716D">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A2716D">
      <w:pPr>
        <w:pStyle w:val="Paragrafo"/>
      </w:pPr>
    </w:p>
    <w:p w14:paraId="3DC3C511" w14:textId="77777777" w:rsidR="00575411" w:rsidRDefault="00575411" w:rsidP="00575411">
      <w:pPr>
        <w:pStyle w:val="Ttulo1"/>
      </w:pPr>
      <w:r>
        <w:t>EMBASAMENTO TEÓRICO</w:t>
      </w:r>
    </w:p>
    <w:p w14:paraId="51581CF3" w14:textId="77777777" w:rsidR="007F2486" w:rsidRDefault="007F2486" w:rsidP="00A2716D">
      <w:pPr>
        <w:pStyle w:val="Paragrafo"/>
      </w:pPr>
    </w:p>
    <w:p w14:paraId="1A002B0C" w14:textId="4B6CAE96" w:rsidR="007F2486" w:rsidRDefault="00AF7FF4" w:rsidP="00A2716D">
      <w:pPr>
        <w:pStyle w:val="Paragrafo"/>
      </w:pPr>
      <w:r>
        <w:t>Neste tópico será apresentada a fundamentação teórica necessária para o entendimento e manuseio das principais ferramentas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A2716D">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A2716D">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lastRenderedPageBreak/>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3B7330">
          <w:rPr>
            <w:noProof/>
          </w:rPr>
          <w:t>1</w:t>
        </w:r>
      </w:fldSimple>
      <w:bookmarkEnd w:id="0"/>
      <w:r>
        <w:t xml:space="preserve"> - Painel Serviços IBM Cloud</w:t>
      </w:r>
    </w:p>
    <w:p w14:paraId="29D7A1F3" w14:textId="77777777" w:rsidR="001E03F9" w:rsidRDefault="001E03F9" w:rsidP="00A2716D">
      <w:pPr>
        <w:pStyle w:val="Paragrafo"/>
      </w:pPr>
    </w:p>
    <w:p w14:paraId="079EBF66" w14:textId="0DF7042B" w:rsidR="00184868" w:rsidRDefault="0012381E" w:rsidP="00A2716D">
      <w:pPr>
        <w:pStyle w:val="Paragrafo"/>
      </w:pPr>
      <w:r>
        <w:t>Outras empresas fornecem serviços similares ao IBM Cloud, como por exemplo o Amazon AWS e Microsoft Azure</w:t>
      </w:r>
      <w:r w:rsidR="0028346C">
        <w:t xml:space="preserve">. Entretanto, elas não possuem o serviço de entendimento </w:t>
      </w:r>
      <w:r w:rsidR="00FD2B3C">
        <w:t xml:space="preserve">de </w:t>
      </w:r>
      <w:r w:rsidR="0028346C">
        <w:t>linguagem</w:t>
      </w:r>
      <w:r w:rsidR="00FD2B3C">
        <w:t xml:space="preserve"> natural</w:t>
      </w:r>
      <w:r w:rsidR="0028346C">
        <w:t>,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A2716D">
      <w:pPr>
        <w:pStyle w:val="Paragrafo"/>
      </w:pPr>
    </w:p>
    <w:p w14:paraId="39B6D439" w14:textId="77777777" w:rsidR="00EC6382" w:rsidRDefault="00EC6382" w:rsidP="00EC6382">
      <w:pPr>
        <w:pStyle w:val="Ttulo3"/>
      </w:pPr>
      <w:r>
        <w:t>IBM Watson</w:t>
      </w:r>
    </w:p>
    <w:p w14:paraId="63055316" w14:textId="77777777" w:rsidR="000474D4" w:rsidRDefault="000474D4" w:rsidP="00A2716D">
      <w:pPr>
        <w:pStyle w:val="Paragrafo"/>
      </w:pPr>
    </w:p>
    <w:p w14:paraId="730B35DF" w14:textId="44B508C0" w:rsidR="000474D4" w:rsidRDefault="00A40BBF" w:rsidP="00A2716D">
      <w:pPr>
        <w:pStyle w:val="Paragrafo"/>
      </w:pPr>
      <w:r>
        <w:t>“</w:t>
      </w:r>
      <w:r w:rsidRPr="00753373">
        <w:t xml:space="preserve">O IBM Watson é um supercomputador que combina inteligência artificial e software analítico </w:t>
      </w:r>
      <w:r>
        <w:t>para oferecer serviços diversos</w:t>
      </w:r>
      <w:r w:rsidRPr="00753373">
        <w:t xml:space="preserve">” </w:t>
      </w:r>
      <w:r w:rsidRPr="00753373">
        <w:fldChar w:fldCharType="begin" w:fldLock="1"/>
      </w:r>
      <w:r w:rsidRPr="00753373">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fldChar w:fldCharType="separate"/>
      </w:r>
      <w:r w:rsidRPr="00753373">
        <w:rPr>
          <w:noProof/>
        </w:rPr>
        <w:t>(PITON, 2017)</w:t>
      </w:r>
      <w:r w:rsidRPr="00753373">
        <w:fldChar w:fldCharType="end"/>
      </w:r>
      <w:r>
        <w:t xml:space="preserve">. </w:t>
      </w:r>
      <w:r w:rsidR="00AE29F6">
        <w:t>O Watson foi criado pela IBM com o objet</w:t>
      </w:r>
      <w:r w:rsidR="00526FE6">
        <w:t>ivo de auxiliar desenvolvedores e</w:t>
      </w:r>
      <w:r w:rsidR="00AE29F6">
        <w:t xml:space="preserve"> empresas </w:t>
      </w:r>
      <w:r w:rsidR="00526FE6">
        <w:t>a</w:t>
      </w:r>
      <w:r w:rsidR="00AE29F6">
        <w:t xml:space="preserve"> construírem sistemas cognitivos que possa melhorar processos, interações e ações</w:t>
      </w:r>
      <w:r w:rsidR="00526FE6">
        <w:t xml:space="preserve"> de maneira mais simples, poupando ao desenvolvedor o processamento de dados para soluções cognitivas.</w:t>
      </w:r>
    </w:p>
    <w:p w14:paraId="54F568A1" w14:textId="4C8CEC50" w:rsidR="00D243DE" w:rsidRDefault="00D243DE" w:rsidP="00A2716D">
      <w:pPr>
        <w:pStyle w:val="Paragrafo"/>
      </w:pPr>
      <w:r>
        <w:t>O Watson foi a</w:t>
      </w:r>
      <w:r w:rsidR="00DD3D84">
        <w:t>presentado mundialmente em 2011</w:t>
      </w:r>
      <w:r>
        <w:t xml:space="preserve"> durante </w:t>
      </w:r>
      <w:r w:rsidR="00DD3D84">
        <w:t>o</w:t>
      </w:r>
      <w:r>
        <w:t xml:space="preserve"> programa de televisão americano </w:t>
      </w:r>
      <w:r w:rsidR="00DD3D84">
        <w:t xml:space="preserve">de perguntas e respostas, Jeopardy! </w:t>
      </w:r>
      <w:r w:rsidR="003E738E">
        <w:t xml:space="preserve">Em sua participação, o </w:t>
      </w:r>
      <w:r w:rsidR="003E738E">
        <w:lastRenderedPageBreak/>
        <w:t>Watson precisava agir como um</w:t>
      </w:r>
      <w:r w:rsidR="00442CB1">
        <w:t xml:space="preserve"> dos participantes do programa, respondendo </w:t>
      </w:r>
      <w:r w:rsidR="00CB7284">
        <w:t>às</w:t>
      </w:r>
      <w:r w:rsidR="00442CB1">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6735CBB3" w:rsidR="00442CB1" w:rsidRDefault="00442CB1" w:rsidP="00A2716D">
      <w:pPr>
        <w:pStyle w:val="Paragrafo"/>
      </w:pPr>
      <w:r>
        <w:t xml:space="preserve">Inicialmente o Watson contava com um serviço de perguntas e respostas que foi removido em 2015. Esta função foi distribuída para os serviços de classificação de linguagem natural, conversação, </w:t>
      </w:r>
      <w:r w:rsidR="00870370">
        <w:t>recuperação e classificaçã</w:t>
      </w:r>
      <w:r w:rsidR="00BA4F3E">
        <w:t>o e conversão de documentos</w:t>
      </w:r>
      <w:r w:rsidR="00056E24">
        <w:t xml:space="preserve"> </w:t>
      </w:r>
      <w:r w:rsidR="00BA4F3E">
        <w:fldChar w:fldCharType="begin" w:fldLock="1"/>
      </w:r>
      <w:r w:rsidR="002D6AC8">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00BA4F3E">
        <w:fldChar w:fldCharType="separate"/>
      </w:r>
      <w:r w:rsidR="00BA4F3E" w:rsidRPr="00BA4F3E">
        <w:rPr>
          <w:noProof/>
        </w:rPr>
        <w:t>(PITON, 2017)</w:t>
      </w:r>
      <w:r w:rsidR="00BA4F3E">
        <w:fldChar w:fldCharType="end"/>
      </w:r>
      <w:r w:rsidR="00BA4F3E">
        <w:t>.</w:t>
      </w:r>
      <w:r w:rsidR="00870370">
        <w:t xml:space="preserve"> </w:t>
      </w:r>
      <w:r w:rsidR="00B821EF">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A2716D">
      <w:pPr>
        <w:pStyle w:val="Paragrafo"/>
      </w:pPr>
      <w:r>
        <w:t xml:space="preserve">Atualmente o Watson conta com serviços de entendimento de linguagem natural, analisador de emoções, tradução de </w:t>
      </w:r>
      <w:r w:rsidR="00C13086">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fldChar w:fldCharType="begin"/>
      </w:r>
      <w:r w:rsidR="00EF6BDC">
        <w:instrText xml:space="preserve"> REF _Ref528249510 \h </w:instrText>
      </w:r>
      <w:r w:rsidR="00EF6BDC">
        <w:fldChar w:fldCharType="separate"/>
      </w:r>
      <w:r w:rsidR="00EF6BDC">
        <w:t xml:space="preserve">Figura </w:t>
      </w:r>
      <w:r w:rsidR="00EF6BDC">
        <w:rPr>
          <w:noProof/>
        </w:rPr>
        <w:t>2</w:t>
      </w:r>
      <w:r w:rsidR="00EF6BDC">
        <w:fldChar w:fldCharType="end"/>
      </w:r>
      <w:r w:rsidR="00C13086">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3B7330">
          <w:rPr>
            <w:noProof/>
          </w:rPr>
          <w:t>2</w:t>
        </w:r>
      </w:fldSimple>
      <w:bookmarkEnd w:id="1"/>
      <w:r>
        <w:t xml:space="preserve"> - Serviços do Watson</w:t>
      </w:r>
    </w:p>
    <w:p w14:paraId="35F85CEF" w14:textId="77777777" w:rsidR="00EC6382" w:rsidRDefault="00EC6382" w:rsidP="00EC6382">
      <w:pPr>
        <w:pStyle w:val="Ttulo4"/>
      </w:pPr>
      <w:r>
        <w:lastRenderedPageBreak/>
        <w:t>Watson Assistant</w:t>
      </w:r>
    </w:p>
    <w:p w14:paraId="3334012E" w14:textId="77777777" w:rsidR="00EF6BDC" w:rsidRPr="00EF6BDC" w:rsidRDefault="00EF6BDC" w:rsidP="00EF6BDC"/>
    <w:p w14:paraId="0F77405F" w14:textId="6CED3455" w:rsidR="00EF6BDC" w:rsidRDefault="00EF6BDC" w:rsidP="00A2716D">
      <w:pPr>
        <w:pStyle w:val="Paragrafo"/>
      </w:pPr>
      <w:r>
        <w:t xml:space="preserve">Anteriormente conhecido como Watson Conversation, em 2016, foi criado o serviço Watson Assistant. </w:t>
      </w:r>
      <w:r w:rsidRPr="00753373">
        <w:t xml:space="preserve">Com este serviço é possível construir soluções que entendam linguagem natural e responda de maneira similar a uma conversa entre humanos </w:t>
      </w:r>
      <w:r w:rsidRPr="00753373">
        <w:fldChar w:fldCharType="begin" w:fldLock="1"/>
      </w:r>
      <w:r w:rsidRPr="00753373">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fldChar w:fldCharType="separate"/>
      </w:r>
      <w:r w:rsidRPr="00753373">
        <w:rPr>
          <w:noProof/>
        </w:rPr>
        <w:t>(MILLER, 2017)</w:t>
      </w:r>
      <w:r w:rsidRPr="00753373">
        <w:fldChar w:fldCharType="end"/>
      </w:r>
      <w:r w:rsidRPr="00753373">
        <w:t xml:space="preserve">. </w:t>
      </w:r>
    </w:p>
    <w:p w14:paraId="62FD8714" w14:textId="431705C1" w:rsidR="00EF6BDC" w:rsidRPr="00753373" w:rsidRDefault="00EF6BDC" w:rsidP="00A2716D">
      <w:pPr>
        <w:pStyle w:val="Paragrafo"/>
      </w:pPr>
      <w: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t>envia</w:t>
      </w:r>
      <w:r>
        <w:t xml:space="preserve"> a mensagem de texto do usuário para</w:t>
      </w:r>
      <w:r w:rsidR="007E2643">
        <w:t xml:space="preserve"> um </w:t>
      </w:r>
      <w:r w:rsidR="007E2643">
        <w:rPr>
          <w:i/>
        </w:rPr>
        <w:t>workspace</w:t>
      </w:r>
      <w:r w:rsidR="007E2643">
        <w:t xml:space="preserve"> d</w:t>
      </w:r>
      <w:r>
        <w:t xml:space="preserve">o serviço, o Watson Assistant interpreta a entrada do usuário, </w:t>
      </w:r>
      <w:r w:rsidR="009D77FE">
        <w:t xml:space="preserve">direciona o fluxo da conversa, </w:t>
      </w:r>
      <w:r>
        <w:t>reúne as informações necessárias e retorna estes dados à aplicação. Por fim</w:t>
      </w:r>
      <w:r w:rsidR="009D77FE">
        <w:t>,</w:t>
      </w:r>
      <w:r>
        <w:t xml:space="preserve"> o aplicativo pode interagir com seus</w:t>
      </w:r>
      <w:r w:rsidR="009D77FE">
        <w:t xml:space="preserve"> outros</w:t>
      </w:r>
      <w: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A2716D">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A2716D">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3B7330">
          <w:rPr>
            <w:noProof/>
          </w:rPr>
          <w:t>3</w:t>
        </w:r>
      </w:fldSimple>
      <w:bookmarkEnd w:id="2"/>
      <w:r>
        <w:t xml:space="preserve"> - Painel de </w:t>
      </w:r>
      <w:r>
        <w:rPr>
          <w:i/>
        </w:rPr>
        <w:t>workspaces</w:t>
      </w:r>
      <w:r>
        <w:t xml:space="preserve"> do Watson Assistant</w:t>
      </w:r>
    </w:p>
    <w:p w14:paraId="7B04E8FE" w14:textId="5F240998" w:rsidR="0095493D" w:rsidRDefault="00A21D37" w:rsidP="00A2716D">
      <w:pPr>
        <w:pStyle w:val="Paragrafo"/>
      </w:pPr>
      <w:r>
        <w:lastRenderedPageBreak/>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A2716D">
      <w:pPr>
        <w:pStyle w:val="Paragrafo"/>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t>intenções do usuário, ou seja, as ações que o usuário pretende realizar com o serviço</w:t>
      </w:r>
      <w:r w:rsidR="00FE27AA">
        <w:t xml:space="preserve">. Para cada </w:t>
      </w:r>
      <w:r w:rsidR="00FE27AA">
        <w:rPr>
          <w:i/>
        </w:rPr>
        <w:t>Intent</w:t>
      </w:r>
      <w:r w:rsidR="00FE27AA">
        <w:t xml:space="preserve"> é necessário incluir elocuções de amostra que refletem a entrada que os clientes possam usar para obter as informações que eles precisam</w:t>
      </w:r>
      <w:r w:rsidR="00982A0C">
        <w:t xml:space="preserve">, este painel pode ser visualizado na </w:t>
      </w:r>
      <w:r w:rsidR="000E08C6">
        <w:fldChar w:fldCharType="begin"/>
      </w:r>
      <w:r w:rsidR="000E08C6">
        <w:instrText xml:space="preserve"> REF _Ref528255088 \h </w:instrText>
      </w:r>
      <w:r w:rsidR="000E08C6">
        <w:fldChar w:fldCharType="separate"/>
      </w:r>
      <w:r w:rsidR="000E08C6">
        <w:t xml:space="preserve">Figura </w:t>
      </w:r>
      <w:r w:rsidR="000E08C6">
        <w:rPr>
          <w:noProof/>
        </w:rPr>
        <w:t>4</w:t>
      </w:r>
      <w:r w:rsidR="000E08C6">
        <w:fldChar w:fldCharType="end"/>
      </w:r>
      <w:r w:rsidR="00FE27AA">
        <w:t xml:space="preserve">. Por exemplo, uma </w:t>
      </w:r>
      <w:r w:rsidR="00FE27AA">
        <w:rPr>
          <w:i/>
        </w:rPr>
        <w:t>Intent</w:t>
      </w:r>
      <w:r w:rsidR="00B3521B">
        <w:rPr>
          <w:i/>
        </w:rPr>
        <w:t xml:space="preserve"> </w:t>
      </w:r>
      <w:r w:rsidR="00B3521B">
        <w:t>“</w:t>
      </w:r>
      <w:r w:rsidR="00B3521B" w:rsidRPr="00B3521B">
        <w:t>tipos_pizza</w:t>
      </w:r>
      <w:r w:rsidR="00B3521B">
        <w:t>”</w:t>
      </w:r>
      <w:r w:rsidR="00FE27AA">
        <w:t xml:space="preserve"> pode ser criada para representar a intenção do usuário de saber </w:t>
      </w:r>
      <w:r w:rsidR="00B3521B">
        <w:t xml:space="preserve">os tipos de pizzas disponíveis em uma pizzaria, para que o Watson identifique esta </w:t>
      </w:r>
      <w:r w:rsidR="00B3521B">
        <w:rPr>
          <w:i/>
        </w:rPr>
        <w:t xml:space="preserve">Intent </w:t>
      </w:r>
      <w:r w:rsidR="00B3521B">
        <w:t xml:space="preserve">é preciso incluir </w:t>
      </w:r>
      <w:r w:rsidR="0095493D">
        <w:t xml:space="preserve">vários </w:t>
      </w:r>
      <w:r w:rsidR="00B3521B">
        <w:t xml:space="preserve">exemplos de perguntas, como: “Quais tipos de pizza estão disponíveis? “ </w:t>
      </w:r>
      <w:r w:rsidR="0095493D">
        <w:t>Ou</w:t>
      </w:r>
      <w:r w:rsidR="00B3521B">
        <w:t xml:space="preserve"> “</w:t>
      </w:r>
      <w:r w:rsidR="0095493D">
        <w:t xml:space="preserve">Vocês têm quais sabores de pizza? “. </w:t>
      </w:r>
    </w:p>
    <w:p w14:paraId="770D5761" w14:textId="77777777" w:rsidR="000E08C6" w:rsidRDefault="000E08C6" w:rsidP="00A2716D">
      <w:pPr>
        <w:pStyle w:val="Paragrafo"/>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3B7330">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7CC1E918" w:rsidR="00982A0C" w:rsidRDefault="0095493D" w:rsidP="00A2716D">
      <w:pPr>
        <w:pStyle w:val="Paragrafo"/>
      </w:pPr>
      <w:r>
        <w:t xml:space="preserve">Já as </w:t>
      </w:r>
      <w:r>
        <w:rPr>
          <w:i/>
        </w:rPr>
        <w:t>Entities</w:t>
      </w:r>
      <w:r>
        <w:t xml:space="preserve"> representam um termo ou objeto que fornece um contexto para uma </w:t>
      </w:r>
      <w:r>
        <w:rPr>
          <w:i/>
        </w:rPr>
        <w:t>Intent</w:t>
      </w:r>
      <w:r>
        <w:t xml:space="preserve">, i.e., elas </w:t>
      </w:r>
      <w:r w:rsidRPr="00753373">
        <w:t>são as entidades que podem aparecer durante a conversação, como locais, datas, horários ou códigos específicos de algum objeto</w:t>
      </w:r>
      <w:r>
        <w:t xml:space="preserve">. </w:t>
      </w:r>
      <w:r w:rsidR="00E07DCB">
        <w:t xml:space="preserve">O serviço já disponibiliza algumas </w:t>
      </w:r>
      <w:r w:rsidR="00E07DCB">
        <w:rPr>
          <w:i/>
        </w:rPr>
        <w:t>Entities</w:t>
      </w:r>
      <w:r w:rsidR="00E07DCB">
        <w:t xml:space="preserve"> de sistema, para identificar números, datas, </w:t>
      </w:r>
      <w:r w:rsidR="000A72AD">
        <w:t>percentagens</w:t>
      </w:r>
      <w:r w:rsidR="00E07DCB">
        <w:t>, dinheiro e tempo.</w:t>
      </w:r>
      <w:r w:rsidR="00BF154A">
        <w:t xml:space="preserve"> As </w:t>
      </w:r>
      <w:r w:rsidR="00BF154A">
        <w:rPr>
          <w:i/>
        </w:rPr>
        <w:t>Entities</w:t>
      </w:r>
      <w:r w:rsidR="00BF154A">
        <w:t xml:space="preserve"> possuem valores associados à sinônimos ou padrões, sendo assim, ao cadastrar uma nova </w:t>
      </w:r>
      <w:r w:rsidR="00BF154A">
        <w:rPr>
          <w:i/>
        </w:rPr>
        <w:t>Entitie</w:t>
      </w:r>
      <w:r w:rsidR="00BF154A">
        <w:t xml:space="preserve"> é preciso informar os </w:t>
      </w:r>
      <w:r w:rsidR="00BF154A">
        <w:lastRenderedPageBreak/>
        <w:t>sinônimos, i.e., as maneiras como um valor pode aparecer durante o dialogo, ou uma expressão regular que padroniza este valor</w:t>
      </w:r>
      <w:r w:rsidR="00982A0C">
        <w:t>, como pode ser visto na</w:t>
      </w:r>
      <w:r w:rsidR="000E08C6">
        <w:t xml:space="preserve"> </w:t>
      </w:r>
      <w:r w:rsidR="000E08C6">
        <w:fldChar w:fldCharType="begin"/>
      </w:r>
      <w:r w:rsidR="000E08C6">
        <w:instrText xml:space="preserve"> REF _Ref528254871 \h </w:instrText>
      </w:r>
      <w:r w:rsidR="000E08C6">
        <w:fldChar w:fldCharType="separate"/>
      </w:r>
      <w:r w:rsidR="000E08C6">
        <w:t xml:space="preserve">Figura </w:t>
      </w:r>
      <w:r w:rsidR="000E08C6">
        <w:rPr>
          <w:noProof/>
        </w:rPr>
        <w:t>5</w:t>
      </w:r>
      <w:r w:rsidR="000E08C6">
        <w:fldChar w:fldCharType="end"/>
      </w:r>
      <w:r w:rsidR="00BF154A">
        <w:t xml:space="preserve">. </w:t>
      </w:r>
      <w:r w:rsidR="0084216E">
        <w:t xml:space="preserve">Por exemplo, uma </w:t>
      </w:r>
      <w:r w:rsidR="0084216E">
        <w:rPr>
          <w:i/>
        </w:rPr>
        <w:t>Entitie</w:t>
      </w:r>
      <w:r w:rsidR="0084216E">
        <w:t xml:space="preserve"> “aeroportos_brasil” pode ser criada para identificar siglas dos aeroportos brasileiros em uma conversação,</w:t>
      </w:r>
      <w:r w:rsidR="00BF154A">
        <w:t xml:space="preserve"> nesta </w:t>
      </w:r>
      <w:r w:rsidR="00BF154A">
        <w:rPr>
          <w:i/>
        </w:rPr>
        <w:t>Entitie</w:t>
      </w:r>
      <w:r w:rsidR="00BF154A">
        <w:t xml:space="preserve"> seria cadastrado o valor “aeroporto de Ilhéus” associado ao sinônimo “IOS”, desta maneira</w:t>
      </w:r>
      <w:r w:rsidR="0084216E">
        <w:t xml:space="preserve"> ao </w:t>
      </w:r>
      <w:r w:rsidR="00E07DCB">
        <w:t>receber a mensagem “Chegarei no dia 20 de dezembro em IOS” o Watson Assistant reconhecerá</w:t>
      </w:r>
      <w:r w:rsidR="00BF154A">
        <w:t xml:space="preserve"> na mensagem</w:t>
      </w:r>
      <w:r w:rsidR="00E07DCB">
        <w:t xml:space="preserve"> a data 20 de dezembro do ano corrente</w:t>
      </w:r>
      <w:r w:rsidR="00BF154A">
        <w:t xml:space="preserve">, a partir da </w:t>
      </w:r>
      <w:r w:rsidR="00BF154A">
        <w:rPr>
          <w:i/>
        </w:rPr>
        <w:t>Entitie</w:t>
      </w:r>
      <w:r w:rsidR="00BF154A">
        <w:t xml:space="preserve"> de sistema,</w:t>
      </w:r>
      <w:r w:rsidR="00E07DCB">
        <w:t xml:space="preserve"> e o aeroporto de Ilhéus</w:t>
      </w:r>
      <w:r w:rsidR="00BF154A">
        <w:t xml:space="preserve"> a partir da </w:t>
      </w:r>
      <w:r w:rsidR="00BF154A">
        <w:rPr>
          <w:i/>
        </w:rPr>
        <w:t>Entitie</w:t>
      </w:r>
      <w:r w:rsidR="00BF154A">
        <w:t xml:space="preserve"> cadastrada</w:t>
      </w:r>
      <w:r w:rsidR="00E07DCB">
        <w:t>.</w:t>
      </w:r>
      <w:r w:rsidR="00BF154A">
        <w:t xml:space="preserve"> Um outro exemplo é a criação de uma </w:t>
      </w:r>
      <w:r w:rsidR="00BF154A">
        <w:rPr>
          <w:i/>
        </w:rPr>
        <w:t>Entitie</w:t>
      </w:r>
      <w:r w:rsidR="00BF154A">
        <w:t xml:space="preserve"> para a identificação de informações pessoais, neste caso seria incluído o valor como “telefone” e ao invés do uso de sinônimos é utilizado o reconhecimento de padrões, sendo assim é criado uma expressão regular que </w:t>
      </w:r>
      <w:r w:rsidR="00982A0C">
        <w:t>reconheça um número de telefone e</w:t>
      </w:r>
      <w:r w:rsidR="00BF154A">
        <w:t xml:space="preserve"> ao enviar uma </w:t>
      </w:r>
      <w:r w:rsidR="00982A0C">
        <w:t>mensagem contendo um número de telefone qualquer para o serviço</w:t>
      </w:r>
      <w:r w:rsidR="00BF154A">
        <w:t xml:space="preserve"> este valor é reconhecido </w:t>
      </w:r>
      <w:r w:rsidR="00982A0C">
        <w:t>podendo ser armazenado no contexto.</w:t>
      </w:r>
      <w:r w:rsidR="00BF154A">
        <w:t xml:space="preserve"> </w:t>
      </w:r>
    </w:p>
    <w:p w14:paraId="4462A93B" w14:textId="77777777" w:rsidR="000E08C6" w:rsidRDefault="000E08C6" w:rsidP="00A2716D">
      <w:pPr>
        <w:pStyle w:val="Paragrafo"/>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3B7330">
          <w:rPr>
            <w:noProof/>
          </w:rPr>
          <w:t>5</w:t>
        </w:r>
      </w:fldSimple>
      <w:bookmarkEnd w:id="4"/>
      <w:r>
        <w:t xml:space="preserve"> - Painel de criação de </w:t>
      </w:r>
      <w:r w:rsidRPr="001A0560">
        <w:rPr>
          <w:i/>
        </w:rPr>
        <w:t>Entities</w:t>
      </w:r>
    </w:p>
    <w:p w14:paraId="6C6E60CC" w14:textId="77777777" w:rsidR="00982A0C" w:rsidRDefault="00982A0C" w:rsidP="00A2716D">
      <w:pPr>
        <w:pStyle w:val="Paragrafo"/>
      </w:pPr>
    </w:p>
    <w:p w14:paraId="61845D8E" w14:textId="22E95229" w:rsidR="00982A0C" w:rsidRDefault="004F7980" w:rsidP="00A2716D">
      <w:pPr>
        <w:pStyle w:val="Paragrafo"/>
      </w:pPr>
      <w:r>
        <w:t xml:space="preserve">Conforme é incluído novos dados de treinamento, um classificador de língua natural é automaticamente incluído no </w:t>
      </w:r>
      <w:r>
        <w:rPr>
          <w:i/>
        </w:rPr>
        <w:t>workspace</w:t>
      </w:r>
      <w:r>
        <w:t xml:space="preserve"> e é treinado para entender as solicitações indicadas.</w:t>
      </w:r>
    </w:p>
    <w:p w14:paraId="21679759" w14:textId="14D693F9" w:rsidR="002A2E12" w:rsidRDefault="00A52325" w:rsidP="00A2716D">
      <w:pPr>
        <w:pStyle w:val="Paragrafo"/>
      </w:pPr>
      <w:r>
        <w:lastRenderedPageBreak/>
        <w:t xml:space="preserve">Para finalizar a configuração do </w:t>
      </w:r>
      <w:r>
        <w:rPr>
          <w:i/>
        </w:rPr>
        <w:t>workspace</w:t>
      </w:r>
      <w:r>
        <w:t xml:space="preserve"> é</w:t>
      </w:r>
      <w:r w:rsidR="002A2E12">
        <w:t xml:space="preserve"> </w:t>
      </w:r>
      <w:r>
        <w:t>necessário</w:t>
      </w:r>
      <w:r w:rsidR="002A2E12">
        <w:t xml:space="preserve"> montar fluxos de diálogos</w:t>
      </w:r>
      <w:r w:rsidR="00CF5309">
        <w:t xml:space="preserve">, ou </w:t>
      </w:r>
      <w:r w:rsidR="00065237">
        <w:rPr>
          <w:i/>
        </w:rPr>
        <w:t>D</w:t>
      </w:r>
      <w:r w:rsidR="00CF5309">
        <w:rPr>
          <w:i/>
        </w:rPr>
        <w:t>ialogs,</w:t>
      </w:r>
      <w:r w:rsidR="002A2E12">
        <w:t xml:space="preserve"> </w:t>
      </w:r>
      <w:r>
        <w:t xml:space="preserve">que incorporam as </w:t>
      </w:r>
      <w:r>
        <w:rPr>
          <w:i/>
        </w:rPr>
        <w:t>Intents</w:t>
      </w:r>
      <w:r>
        <w:t xml:space="preserve"> e </w:t>
      </w:r>
      <w:r>
        <w:rPr>
          <w:i/>
        </w:rPr>
        <w:t>Entities</w:t>
      </w:r>
      <w:r>
        <w:t xml:space="preserve">. A criação destes fluxos é realizada através de um painel de criação de </w:t>
      </w:r>
      <w:r w:rsidR="007820DE">
        <w:rPr>
          <w:i/>
        </w:rPr>
        <w:t>dialogs</w:t>
      </w:r>
      <w:r>
        <w:t>, que pode ser visto na</w:t>
      </w:r>
      <w:r w:rsidR="00A22367">
        <w:t xml:space="preserve"> </w:t>
      </w:r>
      <w:r w:rsidR="00A22367">
        <w:fldChar w:fldCharType="begin"/>
      </w:r>
      <w:r w:rsidR="00A22367">
        <w:instrText xml:space="preserve"> REF _Ref528256897 \h </w:instrText>
      </w:r>
      <w:r w:rsidR="00A22367">
        <w:fldChar w:fldCharType="separate"/>
      </w:r>
      <w:r w:rsidR="00A22367">
        <w:t xml:space="preserve">Figura </w:t>
      </w:r>
      <w:r w:rsidR="00A22367">
        <w:rPr>
          <w:noProof/>
        </w:rPr>
        <w:t>6</w:t>
      </w:r>
      <w:r w:rsidR="00A22367">
        <w:fldChar w:fldCharType="end"/>
      </w:r>
      <w:r>
        <w:t xml:space="preserve">. O fluxo de diálogo é representado graficamente na ferramenta como uma árvore, sendo possível incluir novas ramificações para processar cada uma das </w:t>
      </w:r>
      <w:r>
        <w:rPr>
          <w:i/>
        </w:rPr>
        <w:t>Intents</w:t>
      </w:r>
      <w:r w:rsidR="00F053CB">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A2716D">
      <w:pPr>
        <w:pStyle w:val="Paragrafo"/>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3B7330">
          <w:rPr>
            <w:noProof/>
          </w:rPr>
          <w:t>6</w:t>
        </w:r>
      </w:fldSimple>
      <w:bookmarkEnd w:id="5"/>
      <w:r>
        <w:t xml:space="preserve"> - Painel de criação de </w:t>
      </w:r>
      <w:r>
        <w:rPr>
          <w:i/>
        </w:rPr>
        <w:t>Dialogs</w:t>
      </w:r>
    </w:p>
    <w:p w14:paraId="1859CA2F" w14:textId="77777777" w:rsidR="002A2E12" w:rsidRDefault="002A2E12" w:rsidP="00A2716D">
      <w:pPr>
        <w:pStyle w:val="Paragrafo"/>
      </w:pPr>
    </w:p>
    <w:p w14:paraId="4D82C723" w14:textId="59DC301A" w:rsidR="00065237" w:rsidRPr="00753373" w:rsidRDefault="001B0B74" w:rsidP="00A2716D">
      <w:pPr>
        <w:pStyle w:val="Paragrafo"/>
      </w:pPr>
      <w:r>
        <w:t xml:space="preserve">Finalmente, após finalizar toda a configuração do </w:t>
      </w:r>
      <w:r w:rsidR="00065237">
        <w:rPr>
          <w:i/>
        </w:rPr>
        <w:t>workspace,</w:t>
      </w:r>
      <w:r>
        <w:t xml:space="preserve"> é possível utilizar o serviço </w:t>
      </w:r>
      <w:r w:rsidR="00065237">
        <w:t>Watson Assistant. Com o serviço já configurado, a</w:t>
      </w:r>
      <w:r w:rsidR="00065237" w:rsidRPr="00753373">
        <w:t>o</w:t>
      </w:r>
      <w:r w:rsidR="00065237">
        <w:t xml:space="preserve"> requisita-lo</w:t>
      </w:r>
      <w:r w:rsidR="00065237" w:rsidRPr="00753373">
        <w:t xml:space="preserve"> </w:t>
      </w:r>
      <w:r w:rsidR="00065237">
        <w:t>enviando</w:t>
      </w:r>
      <w:r w:rsidR="00065237" w:rsidRPr="00753373">
        <w:t xml:space="preserve"> uma mensagem de texto, o Watson vai</w:t>
      </w:r>
      <w:r w:rsidR="00065237">
        <w:t xml:space="preserve"> avaliar a entrada buscando contextos </w:t>
      </w:r>
      <w:r w:rsidR="00FC281E">
        <w:t xml:space="preserve">utilizando </w:t>
      </w:r>
      <w:r w:rsidR="00065237">
        <w:t xml:space="preserve">os </w:t>
      </w:r>
      <w:r w:rsidR="00065237">
        <w:rPr>
          <w:i/>
        </w:rPr>
        <w:t>Dialogs</w:t>
      </w:r>
      <w:r w:rsidR="00065237" w:rsidRPr="00753373">
        <w:t xml:space="preserve"> </w:t>
      </w:r>
      <w:r w:rsidR="00FC281E">
        <w:t xml:space="preserve">e </w:t>
      </w:r>
      <w:r w:rsidR="00065237" w:rsidRPr="00753373">
        <w:t xml:space="preserve">retornar quais são as </w:t>
      </w:r>
      <w:r w:rsidR="00065237" w:rsidRPr="00753373">
        <w:rPr>
          <w:i/>
        </w:rPr>
        <w:t xml:space="preserve">Intents </w:t>
      </w:r>
      <w:r w:rsidR="00065237" w:rsidRPr="00753373">
        <w:t xml:space="preserve">e </w:t>
      </w:r>
      <w:r w:rsidR="00065237" w:rsidRPr="00753373">
        <w:rPr>
          <w:i/>
        </w:rPr>
        <w:t>Entities</w:t>
      </w:r>
      <w:r w:rsidR="00065237">
        <w:rPr>
          <w:i/>
        </w:rPr>
        <w:t xml:space="preserve"> </w:t>
      </w:r>
      <w:r w:rsidR="00065237">
        <w:t>identificadas</w:t>
      </w:r>
      <w:r w:rsidR="00065237" w:rsidRPr="00753373">
        <w:rPr>
          <w:b/>
          <w:i/>
        </w:rPr>
        <w:t xml:space="preserve"> </w:t>
      </w:r>
      <w:r w:rsidR="00065237" w:rsidRPr="00753373">
        <w:t>na mensagem e a sua taxa de confiabilidade</w:t>
      </w:r>
      <w:r w:rsidR="00065237">
        <w:t xml:space="preserve"> para cada</w:t>
      </w:r>
      <w:r w:rsidR="00065237" w:rsidRPr="00753373">
        <w:t>.</w:t>
      </w:r>
    </w:p>
    <w:p w14:paraId="0FF827E0" w14:textId="348E2DE0" w:rsidR="001B0B74" w:rsidRPr="001B0B74" w:rsidRDefault="001B0B74" w:rsidP="00A2716D">
      <w:pPr>
        <w:pStyle w:val="Paragrafo"/>
      </w:pPr>
    </w:p>
    <w:p w14:paraId="47AE233F" w14:textId="77777777" w:rsidR="002A2E12" w:rsidRPr="004F7980" w:rsidRDefault="002A2E12" w:rsidP="00A2716D">
      <w:pPr>
        <w:pStyle w:val="Paragrafo"/>
      </w:pPr>
    </w:p>
    <w:p w14:paraId="14120894" w14:textId="77777777" w:rsidR="00E7358F" w:rsidRDefault="00B71293" w:rsidP="002E16FC">
      <w:pPr>
        <w:pStyle w:val="Ttulo2"/>
      </w:pPr>
      <w:r>
        <w:lastRenderedPageBreak/>
        <w:t>Aplicativos de Troca de Mensagens</w:t>
      </w:r>
    </w:p>
    <w:p w14:paraId="27AA5BE1" w14:textId="77777777" w:rsidR="00EF06DE" w:rsidRDefault="00EF06DE" w:rsidP="00A2716D">
      <w:pPr>
        <w:pStyle w:val="Paragrafo"/>
      </w:pPr>
    </w:p>
    <w:p w14:paraId="59357AC2" w14:textId="063C7B39" w:rsidR="008D1AA1" w:rsidRDefault="008D1AA1" w:rsidP="00A2716D">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A2716D">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A2716D">
      <w:pPr>
        <w:pStyle w:val="Paragrafo"/>
      </w:pPr>
      <w:r w:rsidRPr="00753373">
        <w:t xml:space="preserve">O Telegram é um aplicativo popular de troca de mensagens baseado em plataforma de código livre </w:t>
      </w:r>
      <w:r w:rsidRPr="00753373">
        <w:fldChar w:fldCharType="begin" w:fldLock="1"/>
      </w:r>
      <w:r w:rsidRPr="00753373">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fldChar w:fldCharType="separate"/>
      </w:r>
      <w:r w:rsidRPr="00753373">
        <w:rPr>
          <w:noProof/>
        </w:rPr>
        <w:t xml:space="preserve">(SUTIKNO </w:t>
      </w:r>
      <w:r w:rsidRPr="00753373">
        <w:rPr>
          <w:i/>
          <w:noProof/>
        </w:rPr>
        <w:t>et al.</w:t>
      </w:r>
      <w:r w:rsidRPr="00753373">
        <w:rPr>
          <w:noProof/>
        </w:rPr>
        <w:t>, 2016)</w:t>
      </w:r>
      <w:r w:rsidRPr="00753373">
        <w:fldChar w:fldCharType="end"/>
      </w:r>
      <w:r w:rsidRPr="00753373">
        <w:t xml:space="preserve">. </w:t>
      </w:r>
      <w:r>
        <w:t xml:space="preserve">Ele </w:t>
      </w:r>
      <w:r w:rsidR="009E7299">
        <w:t xml:space="preserve">foi escolhido para este projeto pois </w:t>
      </w:r>
      <w:r>
        <w:t>é</w:t>
      </w:r>
      <w:r w:rsidRPr="00753373">
        <w:t xml:space="preserve"> uma aplicação totalmente grátis e com uma interface simples, disponível para </w:t>
      </w:r>
      <w:r w:rsidRPr="00753373">
        <w:rPr>
          <w:i/>
        </w:rPr>
        <w:t>smartphones</w:t>
      </w:r>
      <w:r w:rsidRPr="00753373">
        <w:t xml:space="preserve"> e computadores pessoais com aplicação </w:t>
      </w:r>
      <w:r w:rsidRPr="00753373">
        <w:rPr>
          <w:i/>
        </w:rPr>
        <w:t>desktop</w:t>
      </w:r>
      <w:r w:rsidRPr="00753373">
        <w:t xml:space="preserve"> ou aplicação </w:t>
      </w:r>
      <w:r w:rsidRPr="00753373">
        <w:rPr>
          <w:i/>
        </w:rPr>
        <w:t>web</w:t>
      </w:r>
      <w:r w:rsidRPr="00753373">
        <w:t>.</w:t>
      </w:r>
    </w:p>
    <w:p w14:paraId="6053C5B5" w14:textId="77777777" w:rsidR="00D71F91" w:rsidRPr="00753373" w:rsidRDefault="00D71F91" w:rsidP="00A2716D">
      <w:pPr>
        <w:pStyle w:val="Paragrafo"/>
      </w:pPr>
      <w:r w:rsidRPr="00753373">
        <w:t xml:space="preserve">Além disso, o Telegram também disponibiliza uma API para criação de </w:t>
      </w:r>
      <w:r w:rsidRPr="00753373">
        <w:rPr>
          <w:i/>
        </w:rPr>
        <w:t xml:space="preserve">bots </w:t>
      </w:r>
      <w:r w:rsidRPr="00753373">
        <w:t xml:space="preserve">na plataforma, desta maneira usuários podem interagir com os </w:t>
      </w:r>
      <w:r w:rsidRPr="00753373">
        <w:rPr>
          <w:i/>
        </w:rPr>
        <w:t>bots</w:t>
      </w:r>
      <w:r w:rsidRPr="00753373">
        <w:t xml:space="preserve">, enviando mensagens e comandos. O controle dos </w:t>
      </w:r>
      <w:r w:rsidRPr="00753373">
        <w:rPr>
          <w:i/>
        </w:rPr>
        <w:t>bots</w:t>
      </w:r>
      <w:r w:rsidRPr="00753373">
        <w:t xml:space="preserve"> é feito através de requisições HTTPS para a API pública do Telegram.</w:t>
      </w:r>
    </w:p>
    <w:p w14:paraId="594FF3ED" w14:textId="19723914" w:rsidR="00D71F91" w:rsidRDefault="009B2078" w:rsidP="00A2716D">
      <w:pPr>
        <w:pStyle w:val="Paragrafo"/>
      </w:pPr>
      <w:r>
        <w:t xml:space="preserve">O Telegram não possui um painel de controle para a configuração de novos </w:t>
      </w:r>
      <w:r w:rsidRPr="009B2078">
        <w:rPr>
          <w:i/>
        </w:rPr>
        <w:t>bots</w:t>
      </w:r>
      <w:r>
        <w:rPr>
          <w:i/>
        </w:rPr>
        <w:t xml:space="preserve">, </w:t>
      </w:r>
      <w:r>
        <w:t>entretant</w:t>
      </w:r>
      <w:r w:rsidRPr="009B2078">
        <w:t>o, a</w:t>
      </w:r>
      <w:r w:rsidR="004E07A7">
        <w:t xml:space="preserve"> criação de um novo </w:t>
      </w:r>
      <w:r w:rsidR="004E07A7">
        <w:rPr>
          <w:i/>
        </w:rPr>
        <w:t>bot</w:t>
      </w:r>
      <w:r w:rsidR="004E07A7">
        <w:t xml:space="preserve"> no Telegram é feita através de um outro </w:t>
      </w:r>
      <w:r w:rsidR="004E07A7">
        <w:rPr>
          <w:i/>
        </w:rPr>
        <w:t xml:space="preserve">bot </w:t>
      </w:r>
      <w:r w:rsidR="004E07A7" w:rsidRPr="004E07A7">
        <w:t>disponibilizado</w:t>
      </w:r>
      <w:r w:rsidR="004E07A7">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A2716D">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lastRenderedPageBreak/>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fldSimple w:instr=" SEQ Figura \* ARABIC ">
        <w:r w:rsidR="003B7330">
          <w:rPr>
            <w:noProof/>
          </w:rPr>
          <w:t>7</w:t>
        </w:r>
      </w:fldSimple>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A2716D">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A2716D">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A2716D">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A2716D">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lastRenderedPageBreak/>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fldSimple w:instr=" SEQ Figura \* ARABIC ">
        <w:r w:rsidR="003B7330">
          <w:rPr>
            <w:noProof/>
          </w:rPr>
          <w:t>8</w:t>
        </w:r>
      </w:fldSimple>
      <w:bookmarkEnd w:id="7"/>
      <w:r>
        <w:t xml:space="preserve"> - Painel de criação e edição de aplicativos do Facebook</w:t>
      </w:r>
    </w:p>
    <w:p w14:paraId="0D0A9F02" w14:textId="77777777" w:rsidR="001A110F" w:rsidRDefault="001A110F" w:rsidP="00A2716D">
      <w:pPr>
        <w:pStyle w:val="Paragrafo"/>
      </w:pPr>
    </w:p>
    <w:p w14:paraId="04E9A987" w14:textId="00476E22" w:rsidR="00FB7845" w:rsidRDefault="003F7999" w:rsidP="00A2716D">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3D45E1">
        <w:t>/</w:t>
      </w:r>
      <w:r w:rsidR="0047392C">
        <w:t xml:space="preserve">S </w:t>
      </w:r>
      <w:r w:rsidR="00FB7845">
        <w:t xml:space="preserve">de outros sistemas ou clientes. Este </w:t>
      </w:r>
      <w:r w:rsidR="00FB7845">
        <w:rPr>
          <w:i/>
        </w:rPr>
        <w:t>webhook</w:t>
      </w:r>
      <w:r w:rsidR="00930736">
        <w:rPr>
          <w:i/>
        </w:rPr>
        <w:t xml:space="preserve">, </w:t>
      </w:r>
      <w:r w:rsidR="00930736">
        <w:t>que obrigatoriamente deve estabelecer comunicações utilizando o protocolo HTTPS,</w:t>
      </w:r>
      <w:r w:rsidR="00FB7845">
        <w:t xml:space="preserve"> será utilizado pelo Messenger para repassar as mensagens recebidas ao </w:t>
      </w:r>
      <w:r w:rsidR="00FB7845">
        <w:rPr>
          <w:i/>
        </w:rPr>
        <w:t>bot</w:t>
      </w:r>
      <w:r w:rsidR="00661C19">
        <w:rPr>
          <w:i/>
        </w:rPr>
        <w: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A2716D">
      <w:pPr>
        <w:pStyle w:val="Paragrafo"/>
      </w:pPr>
    </w:p>
    <w:p w14:paraId="164F96CE" w14:textId="77777777" w:rsidR="00E7358F" w:rsidRDefault="00E7358F" w:rsidP="002E16FC">
      <w:pPr>
        <w:pStyle w:val="Ttulo2"/>
      </w:pPr>
      <w:r>
        <w:t>Back4App</w:t>
      </w:r>
    </w:p>
    <w:p w14:paraId="0E8A4A30" w14:textId="77777777" w:rsidR="00760F59" w:rsidRDefault="00760F59" w:rsidP="00A2716D">
      <w:pPr>
        <w:pStyle w:val="Paragrafo"/>
      </w:pPr>
    </w:p>
    <w:p w14:paraId="1CEE6573" w14:textId="71261E0F" w:rsidR="00760F59" w:rsidRPr="00753373" w:rsidRDefault="00760F59" w:rsidP="00A2716D">
      <w:pPr>
        <w:pStyle w:val="Paragrafo"/>
      </w:pPr>
      <w:r w:rsidRPr="00753373">
        <w:t xml:space="preserve">Um </w:t>
      </w:r>
      <w:r w:rsidR="005A7B8A" w:rsidRPr="005A7B8A">
        <w:rPr>
          <w:b/>
          <w:i/>
        </w:rPr>
        <w:t>b</w:t>
      </w:r>
      <w:r w:rsidR="0018586A" w:rsidRPr="005A7B8A">
        <w:rPr>
          <w:b/>
          <w:i/>
        </w:rPr>
        <w:t>ackend</w:t>
      </w:r>
      <w:r w:rsidR="0018586A">
        <w:rPr>
          <w:b/>
        </w:rPr>
        <w:t xml:space="preserve"> </w:t>
      </w:r>
      <w:r w:rsidR="005A7B8A">
        <w:rPr>
          <w:b/>
        </w:rPr>
        <w:t>como serviço</w:t>
      </w:r>
      <w:r w:rsidR="0018586A">
        <w:t xml:space="preserve"> (</w:t>
      </w:r>
      <w:r w:rsidRPr="00753373">
        <w:t>BaaS</w:t>
      </w:r>
      <w:r w:rsidR="0018586A">
        <w:t>)</w:t>
      </w:r>
      <w:r w:rsidRPr="00753373">
        <w:t xml:space="preserve"> pode ser visto como um serviço que auxilia a conexão entre o </w:t>
      </w:r>
      <w:r w:rsidRPr="00753373">
        <w:rPr>
          <w:i/>
        </w:rPr>
        <w:t>backend</w:t>
      </w:r>
      <w:r w:rsidRPr="00753373">
        <w:t xml:space="preserve"> e o </w:t>
      </w:r>
      <w:r w:rsidRPr="00753373">
        <w:rPr>
          <w:i/>
        </w:rPr>
        <w:t>frontend</w:t>
      </w:r>
      <w:r w:rsidRPr="00753373">
        <w:t xml:space="preserve"> de uma aplicação. O</w:t>
      </w:r>
      <w:r w:rsidR="001B34EC">
        <w:t xml:space="preserve"> BaaS ajuda os desenvolvedores </w:t>
      </w:r>
      <w:r w:rsidR="003503DD">
        <w:t>a</w:t>
      </w:r>
      <w:r w:rsidRPr="00753373">
        <w:t xml:space="preserve"> acelerar o desenvolvimento de software e simplificar a criação de </w:t>
      </w:r>
      <w:r w:rsidRPr="00753373">
        <w:lastRenderedPageBreak/>
        <w:t xml:space="preserve">APIs. Com ele não é necessário desenvolver todo o </w:t>
      </w:r>
      <w:r w:rsidRPr="00753373">
        <w:rPr>
          <w:i/>
        </w:rPr>
        <w:t>backend</w:t>
      </w:r>
      <w:r w:rsidRPr="00753373">
        <w:t xml:space="preserve"> de um aplicativo, apenas utilizar o BaaS para criar as APIs e conectar à aplicação</w:t>
      </w:r>
      <w:r w:rsidRPr="00753373">
        <w:fldChar w:fldCharType="begin" w:fldLock="1"/>
      </w:r>
      <w:r w:rsidRPr="00753373">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fldChar w:fldCharType="separate"/>
      </w:r>
      <w:r w:rsidRPr="00753373">
        <w:rPr>
          <w:noProof/>
        </w:rPr>
        <w:t>(BATSCHINSKI, 2016)</w:t>
      </w:r>
      <w:r w:rsidRPr="00753373">
        <w:fldChar w:fldCharType="end"/>
      </w:r>
      <w:r w:rsidRPr="00753373">
        <w:t>.</w:t>
      </w:r>
    </w:p>
    <w:p w14:paraId="42A22F27" w14:textId="62F7C917" w:rsidR="00413626" w:rsidRDefault="00760F59" w:rsidP="00A2716D">
      <w:pPr>
        <w:pStyle w:val="Paragrafo"/>
      </w:pPr>
      <w:r w:rsidRPr="00753373">
        <w:t xml:space="preserve">Back4App é uma plataforma BaaS, </w:t>
      </w:r>
      <w:r w:rsidR="0047392C">
        <w:t xml:space="preserve">baseada no Parse, um </w:t>
      </w:r>
      <w:r w:rsidR="0047392C">
        <w:rPr>
          <w:i/>
        </w:rPr>
        <w:t>framework</w:t>
      </w:r>
      <w:r w:rsidR="0047392C">
        <w:t xml:space="preserve"> popular de </w:t>
      </w:r>
      <w:r w:rsidR="0047392C">
        <w:rPr>
          <w:i/>
        </w:rPr>
        <w:t>backend</w:t>
      </w:r>
      <w:r w:rsidR="0047392C">
        <w:t xml:space="preserve">, </w:t>
      </w:r>
      <w:r w:rsidRPr="00753373">
        <w:t xml:space="preserve">onde é possível criar e hospedar APIs para aplicações </w:t>
      </w:r>
      <w:r w:rsidRPr="00753373">
        <w:rPr>
          <w:i/>
        </w:rPr>
        <w:t>web</w:t>
      </w:r>
      <w:r w:rsidRPr="00753373">
        <w:t xml:space="preserve"> e móveis de maneira mais rápida. O Back4App</w:t>
      </w:r>
      <w:r w:rsidR="00AB0664">
        <w:t xml:space="preserve"> </w:t>
      </w:r>
      <w:r w:rsidRPr="00753373">
        <w:t>cria</w:t>
      </w:r>
      <w:r w:rsidR="00AB0664">
        <w:t>r</w:t>
      </w:r>
      <w:r w:rsidRPr="00753373">
        <w:t xml:space="preserve"> toda a estruturação de banco de dados</w:t>
      </w:r>
      <w:r w:rsidR="00CD7682">
        <w:t xml:space="preserve"> MongoDB</w:t>
      </w:r>
      <w:r w:rsidRPr="00753373">
        <w:t xml:space="preserve"> e</w:t>
      </w:r>
      <w:r w:rsidR="00234E52">
        <w:t xml:space="preserve"> sua</w:t>
      </w:r>
      <w:r w:rsidRPr="00753373">
        <w:t xml:space="preserve"> API, além de outros recursos mais avançados para facilitar o gerenciamento de sistemas e acelerar o desenvolvimento.</w:t>
      </w:r>
      <w:r w:rsidR="00AB0664">
        <w:t xml:space="preserve"> O sistema é bem documentado e fornece uma enorme facilidade, comodidade e também é gratuito, portanto, estes foram os principais motivos pela escolha de uso do Back4App neste projeto.</w:t>
      </w:r>
    </w:p>
    <w:p w14:paraId="372A97E1" w14:textId="02EDB025" w:rsidR="00CD7682" w:rsidRDefault="006944ED" w:rsidP="00A2716D">
      <w:pPr>
        <w:pStyle w:val="Paragrafo"/>
      </w:pPr>
      <w:r>
        <w:t xml:space="preserve">A plataforma </w:t>
      </w:r>
      <w:r w:rsidR="00474FD9">
        <w:t>possibilita</w:t>
      </w:r>
      <w:r w:rsidR="00413626">
        <w:t xml:space="preserve"> </w:t>
      </w:r>
      <w:r w:rsidR="00474FD9">
        <w:t>a</w:t>
      </w:r>
      <w:r w:rsidR="00413626">
        <w:t xml:space="preserve"> criação de </w:t>
      </w:r>
      <w:r w:rsidR="00413626">
        <w:rPr>
          <w:i/>
        </w:rPr>
        <w:t>Cloud Functions</w:t>
      </w:r>
      <w:r w:rsidR="00413626">
        <w:t>, funções criadas pelo desenvolvedor que são armazenadas no Back4App e ficam disponíveis para serem executadas dentro da própria plataforma, sem a necessidade de criar uma API</w:t>
      </w:r>
      <w:r w:rsidR="00327BAA">
        <w:t xml:space="preserve"> para realizar tais tarefas ou executa-las localmente</w:t>
      </w:r>
      <w:r w:rsidR="00413626">
        <w:t>. Além disso o Back4App conta com</w:t>
      </w:r>
      <w:r>
        <w:t xml:space="preserve"> um painel de controle</w:t>
      </w:r>
      <w:r w:rsidR="00365781">
        <w:t>, apresentado na</w:t>
      </w:r>
      <w:r w:rsidR="001A5AEF">
        <w:t xml:space="preserve"> </w:t>
      </w:r>
      <w:r w:rsidR="001A5AEF">
        <w:fldChar w:fldCharType="begin"/>
      </w:r>
      <w:r w:rsidR="001A5AEF">
        <w:instrText xml:space="preserve"> REF _Ref528609591 \h </w:instrText>
      </w:r>
      <w:r w:rsidR="001A5AEF">
        <w:fldChar w:fldCharType="separate"/>
      </w:r>
      <w:r w:rsidR="001A5AEF">
        <w:t xml:space="preserve">Figura </w:t>
      </w:r>
      <w:r w:rsidR="001A5AEF">
        <w:rPr>
          <w:noProof/>
        </w:rPr>
        <w:t>9</w:t>
      </w:r>
      <w:r w:rsidR="001A5AEF">
        <w:fldChar w:fldCharType="end"/>
      </w:r>
      <w:r w:rsidR="00365781">
        <w:t>,</w:t>
      </w:r>
      <w:r>
        <w:t xml:space="preserve"> para gerenciamento d</w:t>
      </w:r>
      <w:r w:rsidR="00AF267C">
        <w:t>e banco de dados</w:t>
      </w:r>
      <w:r w:rsidR="00C634CB">
        <w:t>,</w:t>
      </w:r>
      <w:r w:rsidR="008F7CFF">
        <w:t xml:space="preserve"> gerenciamento de </w:t>
      </w:r>
      <w:r w:rsidR="008F7CFF">
        <w:rPr>
          <w:i/>
        </w:rPr>
        <w:t>Cloud Functions,</w:t>
      </w:r>
      <w:r>
        <w:t xml:space="preserve"> </w:t>
      </w:r>
      <w:r w:rsidR="00C634CB">
        <w:t xml:space="preserve">controle de </w:t>
      </w:r>
      <w:r w:rsidR="00C634CB">
        <w:rPr>
          <w:i/>
        </w:rPr>
        <w:t>logs</w:t>
      </w:r>
      <w:r w:rsidR="00C634CB">
        <w:t xml:space="preserve">, configurações do servidor, </w:t>
      </w:r>
      <w:r w:rsidR="00365781">
        <w:t>envio de notificações entre outros diversos serviços ofertados.</w:t>
      </w:r>
    </w:p>
    <w:p w14:paraId="4D79D2B7" w14:textId="77777777" w:rsidR="00CD7682" w:rsidRDefault="00CD7682" w:rsidP="00A2716D">
      <w:pPr>
        <w:pStyle w:val="Paragrafo"/>
      </w:pPr>
    </w:p>
    <w:p w14:paraId="75127B1D" w14:textId="77777777" w:rsidR="001A5AEF" w:rsidRDefault="001A5AEF" w:rsidP="001A5AEF">
      <w:pPr>
        <w:keepNext/>
        <w:jc w:val="center"/>
      </w:pPr>
      <w:r w:rsidRPr="001A5AEF">
        <w:rPr>
          <w:noProof/>
          <w:lang w:eastAsia="pt-BR"/>
        </w:rPr>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3B7330">
          <w:rPr>
            <w:noProof/>
          </w:rPr>
          <w:t>9</w:t>
        </w:r>
      </w:fldSimple>
      <w:bookmarkEnd w:id="8"/>
      <w:r>
        <w:t xml:space="preserve"> - Painel de controle do Back4App</w:t>
      </w:r>
    </w:p>
    <w:p w14:paraId="1C7827B4" w14:textId="77777777" w:rsidR="00760F59" w:rsidRDefault="00760F59" w:rsidP="00A2716D">
      <w:pPr>
        <w:pStyle w:val="Paragrafo"/>
      </w:pPr>
    </w:p>
    <w:p w14:paraId="55959CE8" w14:textId="65F46984" w:rsidR="00CD7682" w:rsidRDefault="00CD7682" w:rsidP="00A2716D">
      <w:pPr>
        <w:pStyle w:val="Paragrafo"/>
      </w:pPr>
      <w:r>
        <w:lastRenderedPageBreak/>
        <w:t>Utilizando o painel de controle é possível criar novas classes para o banco de dados</w:t>
      </w:r>
      <w:r w:rsidR="00A553EC">
        <w:t xml:space="preserve">, criar novos </w:t>
      </w:r>
      <w:r w:rsidR="00A9789F">
        <w:t>campos</w:t>
      </w:r>
      <w:r w:rsidR="00A553EC">
        <w:t xml:space="preserve"> para as classes e adicionar regras de segurança. O Back4App cria automaticamente uma classe de usuário já pré-configurada, esta possui um </w:t>
      </w:r>
      <w:r w:rsidR="00A9789F">
        <w:t>campo</w:t>
      </w:r>
      <w:r w:rsidR="00A553EC">
        <w:t xml:space="preserve"> criptografado para senha, um </w:t>
      </w:r>
      <w:r w:rsidR="00A9789F">
        <w:t>campo</w:t>
      </w:r>
      <w:r w:rsidR="00A553EC">
        <w:t xml:space="preserve"> de email e um </w:t>
      </w:r>
      <w:r w:rsidR="00A9789F">
        <w:t>campo</w:t>
      </w:r>
      <w:r w:rsidR="00A553EC">
        <w:t xml:space="preserve">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A2716D">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04BA49E2" w:rsidR="00E25049" w:rsidRDefault="00E25049" w:rsidP="00A2716D">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conta com funções especificas para tratar com a classe de usuário, </w:t>
      </w:r>
      <w:r w:rsidR="007B557E">
        <w:t>como funções de registro de novos usuários, autenticação e recuperação de senha. Por fim, a biblioteca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A2716D">
      <w:pPr>
        <w:pStyle w:val="Paragrafo"/>
      </w:pPr>
    </w:p>
    <w:p w14:paraId="06590C1F" w14:textId="77777777" w:rsidR="00E7358F" w:rsidRDefault="00B71293" w:rsidP="002E16FC">
      <w:pPr>
        <w:pStyle w:val="Ttulo2"/>
      </w:pPr>
      <w:r>
        <w:t>VPS Hosting</w:t>
      </w:r>
    </w:p>
    <w:p w14:paraId="76804BB6" w14:textId="77777777" w:rsidR="00621BA0" w:rsidRDefault="00621BA0" w:rsidP="00A2716D">
      <w:pPr>
        <w:pStyle w:val="Paragrafo"/>
      </w:pPr>
    </w:p>
    <w:p w14:paraId="28070AD2" w14:textId="76E60E66" w:rsidR="00740C5F" w:rsidRPr="00753373" w:rsidRDefault="00740C5F" w:rsidP="00A2716D">
      <w:pPr>
        <w:pStyle w:val="Paragrafo"/>
      </w:pPr>
      <w:r w:rsidRPr="00753373">
        <w:t xml:space="preserve">VPS </w:t>
      </w:r>
      <w:r w:rsidRPr="00753373">
        <w:rPr>
          <w:i/>
        </w:rPr>
        <w:t>Hosting</w:t>
      </w:r>
      <w:r w:rsidRPr="00753373">
        <w:t xml:space="preserve"> é a hospedagem de máquinas virtuais, vendido por empresas como um serviço. </w:t>
      </w:r>
      <w:r w:rsidR="0018586A">
        <w:t xml:space="preserve">Cada VPS possui seu sistema operacional dedicado e os clientes destas empresas possuem acesso de </w:t>
      </w:r>
      <w:r w:rsidR="005C6847">
        <w:t>usuário com direitos de administrador</w:t>
      </w:r>
      <w:r w:rsidR="0018586A">
        <w:t xml:space="preserve"> d</w:t>
      </w:r>
      <w:r w:rsidR="00C57926">
        <w:t>estas maquinas.</w:t>
      </w:r>
    </w:p>
    <w:p w14:paraId="32E5755C" w14:textId="77777777" w:rsidR="00621BA0" w:rsidRPr="00621BA0" w:rsidRDefault="00621BA0" w:rsidP="00A2716D">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A2716D">
      <w:pPr>
        <w:pStyle w:val="Paragrafo"/>
      </w:pPr>
      <w:r w:rsidRPr="00753373">
        <w:t xml:space="preserve">A empresa DigitalOcean fornece um serviço de VPS </w:t>
      </w:r>
      <w:r w:rsidRPr="00753373">
        <w:rPr>
          <w:i/>
        </w:rPr>
        <w:t xml:space="preserve">Hosting </w:t>
      </w:r>
      <w:r w:rsidRPr="00753373">
        <w:t>chamado DigitalOcean Droplet.</w:t>
      </w:r>
      <w:r>
        <w:t xml:space="preserve"> </w:t>
      </w:r>
      <w:r w:rsidRPr="00753373">
        <w:t xml:space="preserve">Um Droplet é um VPS com recursos adicionais de </w:t>
      </w:r>
      <w:r w:rsidRPr="00753373">
        <w:lastRenderedPageBreak/>
        <w:t xml:space="preserve">armazenamento, segurança e monitoramento para executar facilmente os aplicativos </w:t>
      </w:r>
      <w:r w:rsidR="00AF6F95">
        <w:t>em</w:t>
      </w:r>
      <w:r w:rsidRPr="00753373">
        <w:t xml:space="preserve"> produção</w:t>
      </w:r>
      <w:r>
        <w:t xml:space="preserve"> </w:t>
      </w:r>
      <w:r w:rsidRPr="00753373">
        <w:fldChar w:fldCharType="begin" w:fldLock="1"/>
      </w:r>
      <w:r w:rsidRPr="00753373">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fldChar w:fldCharType="separate"/>
      </w:r>
      <w:r w:rsidRPr="00753373">
        <w:rPr>
          <w:noProof/>
        </w:rPr>
        <w:t>(DIGITALOCEAN, 2018)</w:t>
      </w:r>
      <w:r w:rsidRPr="00753373">
        <w:fldChar w:fldCharType="end"/>
      </w:r>
      <w:r w:rsidRPr="00753373">
        <w:t>.</w:t>
      </w:r>
    </w:p>
    <w:p w14:paraId="6A7F5839" w14:textId="438073DC" w:rsidR="00AF6F95" w:rsidRDefault="00AF6F95" w:rsidP="00A2716D">
      <w:pPr>
        <w:pStyle w:val="Paragrafo"/>
      </w:pPr>
      <w:r>
        <w:t xml:space="preserve">A DigitalOcean fornece o VPS com o sistema operacional já instalado, entretanto, para utilizar o Droplet é necessário configura-lo de acordo com a sua finalidade, i.e., para utilizar o VPS como um servidor </w:t>
      </w:r>
      <w:r>
        <w:rPr>
          <w:i/>
        </w:rPr>
        <w:t>web</w:t>
      </w:r>
      <w:r w:rsidR="005402CC">
        <w:rPr>
          <w:i/>
        </w:rPr>
        <w:t xml:space="preserve">, </w:t>
      </w:r>
      <w:r w:rsidR="005402CC" w:rsidRPr="005402CC">
        <w:t>por exemplo,</w:t>
      </w:r>
      <w:r>
        <w:t xml:space="preserve"> é responsabilidade do cliente instalar as ferramentas necessárias</w:t>
      </w:r>
      <w:r w:rsidR="005402CC">
        <w:t xml:space="preserve">, assim como configurar o Droplet para receber requisições e atualizações de </w:t>
      </w:r>
      <w:r w:rsidR="005402CC">
        <w:rPr>
          <w:i/>
        </w:rPr>
        <w:t>softwares</w:t>
      </w:r>
      <w:r w:rsidR="005402CC">
        <w:t xml:space="preserve">. </w:t>
      </w:r>
    </w:p>
    <w:p w14:paraId="5B87FB20" w14:textId="331B8F4B" w:rsidR="005402CC" w:rsidRPr="0025353D" w:rsidRDefault="005402CC" w:rsidP="00A2716D">
      <w:pPr>
        <w:pStyle w:val="Paragrafo"/>
      </w:pPr>
      <w:r>
        <w:t>Ao criar um Droplet, o DigitalOcean atribui a ele um novo endereço IP e um usuário e senha de administrador, estes podem ser utilizados para estabelecer uma conexão SSH com o VPS, tendo assim acesso a maquina e podendo configura-la como desejar.</w:t>
      </w:r>
      <w:r w:rsidR="0025353D">
        <w:t xml:space="preserve"> Além disso, o DigitalOcean fornece um painel de controle</w:t>
      </w:r>
      <w:r w:rsidR="001857EB">
        <w:t xml:space="preserve">, </w:t>
      </w:r>
      <w:r w:rsidR="008F74A8">
        <w:fldChar w:fldCharType="begin"/>
      </w:r>
      <w:r w:rsidR="008F74A8">
        <w:instrText xml:space="preserve"> REF _Ref528615389 \h </w:instrText>
      </w:r>
      <w:r w:rsidR="008F74A8">
        <w:fldChar w:fldCharType="separate"/>
      </w:r>
      <w:r w:rsidR="008F74A8">
        <w:t xml:space="preserve">Figura </w:t>
      </w:r>
      <w:r w:rsidR="008F74A8">
        <w:rPr>
          <w:noProof/>
        </w:rPr>
        <w:t>10</w:t>
      </w:r>
      <w:r w:rsidR="008F74A8">
        <w:fldChar w:fldCharType="end"/>
      </w:r>
      <w:r w:rsidR="001857EB">
        <w:t>,</w:t>
      </w:r>
      <w:r w:rsidR="0025353D">
        <w:t xml:space="preserve"> onde é possível monitorar o uso de atributos do Droplet, assim como realizar algumas configurações como alteração do tamanho da memó</w:t>
      </w:r>
      <w:r w:rsidR="001857EB">
        <w:t>ria, de CPUs, desligar o VPS ou até mesmo mudar o sistema operacional utilizado.</w:t>
      </w:r>
    </w:p>
    <w:p w14:paraId="54314BFF" w14:textId="77777777" w:rsidR="00061DDC" w:rsidRDefault="00061DDC" w:rsidP="00A2716D">
      <w:pPr>
        <w:pStyle w:val="Paragrafo"/>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3B7330">
          <w:rPr>
            <w:noProof/>
          </w:rPr>
          <w:t>10</w:t>
        </w:r>
      </w:fldSimple>
      <w:bookmarkEnd w:id="9"/>
      <w:r>
        <w:t xml:space="preserve"> - Painel de controle do DigitalOcean Droplet</w:t>
      </w:r>
    </w:p>
    <w:p w14:paraId="4AFFBC43" w14:textId="77777777" w:rsidR="009A409C" w:rsidRDefault="009A409C" w:rsidP="00A2716D">
      <w:pPr>
        <w:pStyle w:val="Paragrafo"/>
      </w:pPr>
    </w:p>
    <w:p w14:paraId="07721202" w14:textId="77777777" w:rsidR="00061DDC" w:rsidRDefault="00061DDC" w:rsidP="00A2716D">
      <w:pPr>
        <w:pStyle w:val="Paragrafo"/>
      </w:pPr>
      <w:r>
        <w:t xml:space="preserve">Apesar das tarefas de configuração e manutenção que um Droplet precisa, este continua sendo uma boa proposta pois oferece maior liberdade ao usuário quando se necessita instalar ferramentas que possuem restrições de sistema operacional ou </w:t>
      </w:r>
      <w:r>
        <w:lastRenderedPageBreak/>
        <w:t>dependências. Esta liberdade, aliada ao fato de ter conseguido um Droplet gratuito foram os motivos da escolha do DigitalOcean neste projeto.</w:t>
      </w:r>
    </w:p>
    <w:p w14:paraId="2C9C68ED" w14:textId="77777777" w:rsidR="00061DDC" w:rsidRDefault="00061DDC" w:rsidP="00A2716D">
      <w:pPr>
        <w:pStyle w:val="Paragrafo"/>
      </w:pPr>
    </w:p>
    <w:p w14:paraId="20B8A0F2" w14:textId="77777777" w:rsidR="00D055A1" w:rsidRDefault="00D055A1" w:rsidP="00A2716D">
      <w:pPr>
        <w:pStyle w:val="Paragrafo"/>
      </w:pPr>
    </w:p>
    <w:p w14:paraId="6603215A" w14:textId="77777777" w:rsidR="00D055A1" w:rsidRPr="00A55AA5" w:rsidRDefault="00D055A1" w:rsidP="00A2716D">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A2716D">
      <w:pPr>
        <w:pStyle w:val="Paragrafo"/>
      </w:pPr>
      <w:r w:rsidRPr="00753373">
        <w:t>“Heroku é uma plataforma de nuvem baseada em um sistema de contêiner gerenciado, com serviços e dados integrados e um poderoso ecossistema, para implementar e executar aplicativos modernos.”</w:t>
      </w:r>
      <w:r w:rsidRPr="00753373">
        <w:fldChar w:fldCharType="begin" w:fldLock="1"/>
      </w:r>
      <w:r w:rsidRPr="00753373">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fldChar w:fldCharType="separate"/>
      </w:r>
      <w:r w:rsidRPr="00753373">
        <w:rPr>
          <w:noProof/>
        </w:rPr>
        <w:t>(HEROKU, 2018)</w:t>
      </w:r>
      <w:r w:rsidRPr="00753373">
        <w:fldChar w:fldCharType="end"/>
      </w:r>
      <w:r w:rsidR="00905507">
        <w:t>. O Heroku oferece um tipo de VPS,</w:t>
      </w:r>
      <w:r w:rsidR="000A0AC9">
        <w:t xml:space="preserve"> o</w:t>
      </w:r>
      <w:r w:rsidR="00905507">
        <w:t xml:space="preserve"> </w:t>
      </w:r>
      <w:r w:rsidR="006F0A7B">
        <w:t>Dyno. Ele é</w:t>
      </w:r>
      <w:r w:rsidR="00905507">
        <w:t xml:space="preserve"> mais limitado que um DigitalOcean Droplet, entretanto c</w:t>
      </w:r>
      <w:r w:rsidRPr="00753373">
        <w:t xml:space="preserve">om o </w:t>
      </w:r>
      <w:r w:rsidR="00905507">
        <w:t>Dyno</w:t>
      </w:r>
      <w:r w:rsidRPr="00753373">
        <w:t xml:space="preserve"> não é necessário desenvolver toda a estruturação de um</w:t>
      </w:r>
      <w:r>
        <w:t xml:space="preserve"> servidor </w:t>
      </w:r>
      <w:r w:rsidRPr="00753373">
        <w:rPr>
          <w:i/>
        </w:rPr>
        <w:t>web</w:t>
      </w:r>
      <w:r w:rsidRPr="00753373">
        <w:t>, somente</w:t>
      </w:r>
      <w:r w:rsidR="00035D65">
        <w:t xml:space="preserve"> a integração da aplicação nele.</w:t>
      </w:r>
    </w:p>
    <w:p w14:paraId="0E994485" w14:textId="386AB23B" w:rsidR="00035D65" w:rsidRDefault="00035D65" w:rsidP="00A2716D">
      <w:pPr>
        <w:pStyle w:val="Paragrafo"/>
      </w:pPr>
      <w:r>
        <w:t xml:space="preserve">Um Dyno oferece facilidade ao desenvolvedor para lançar e manter serviços </w:t>
      </w:r>
      <w:r>
        <w:rPr>
          <w:i/>
        </w:rPr>
        <w:t xml:space="preserve">web, </w:t>
      </w:r>
      <w:r>
        <w:t xml:space="preserve">ele é um VPS já configurado como um servidor </w:t>
      </w:r>
      <w:r>
        <w:rPr>
          <w:i/>
        </w:rPr>
        <w:t>web</w:t>
      </w:r>
      <w:r>
        <w:t xml:space="preserve">, no qual somente é necessário executar nele uma aplicação </w:t>
      </w:r>
      <w:r>
        <w:rPr>
          <w:i/>
        </w:rPr>
        <w:t>web</w:t>
      </w:r>
      <w:r>
        <w:t xml:space="preserve"> que receba requisições em uma porta especifica, esta porta é alterada sempre que ocorre alguma modificação na aplicação que esta sendo executada, ou sempre que</w:t>
      </w:r>
      <w:r w:rsidR="00467F52">
        <w:t xml:space="preserve"> o Dyno é reiniciado, o número da porta fica disponível no próprio servidor armazenado em uma variável de ambiente</w:t>
      </w:r>
      <w:r w:rsidR="002556CD">
        <w:t xml:space="preserve"> de nome</w:t>
      </w:r>
      <w:r w:rsidR="00467F52">
        <w:t xml:space="preserve"> “PORT”.</w:t>
      </w:r>
    </w:p>
    <w:p w14:paraId="704446E4" w14:textId="3BE80286" w:rsidR="002556CD" w:rsidRDefault="002556CD" w:rsidP="00A2716D">
      <w:pPr>
        <w:pStyle w:val="Paragrafo"/>
      </w:pPr>
      <w:r>
        <w:t>Todas as configurações do VPS podem ser acessadas através do painel de controle oferecido pelo Heroku,</w:t>
      </w:r>
      <w:r w:rsidR="003A1ED1">
        <w:t xml:space="preserve"> </w:t>
      </w:r>
      <w:r w:rsidR="003A1ED1">
        <w:fldChar w:fldCharType="begin"/>
      </w:r>
      <w:r w:rsidR="003A1ED1">
        <w:instrText xml:space="preserve"> REF _Ref528616816 \h </w:instrText>
      </w:r>
      <w:r w:rsidR="003A1ED1">
        <w:fldChar w:fldCharType="separate"/>
      </w:r>
      <w:r w:rsidR="003A1ED1">
        <w:t xml:space="preserve">Figura </w:t>
      </w:r>
      <w:r w:rsidR="003A1ED1">
        <w:rPr>
          <w:noProof/>
        </w:rPr>
        <w:t>11</w:t>
      </w:r>
      <w:r w:rsidR="003A1ED1">
        <w:fldChar w:fldCharType="end"/>
      </w:r>
      <w:r>
        <w:t xml:space="preserve">. A partir deste painel é possível adicionar configurações de linguagens de programação que serão utilizadas no Dyno, adicionar novas variáveis de ambiente, monitorar </w:t>
      </w:r>
      <w:r>
        <w:rPr>
          <w:i/>
        </w:rPr>
        <w:t>logs</w:t>
      </w:r>
      <w:r>
        <w:t xml:space="preserve"> e atividade do servidor, entre outras opções.</w:t>
      </w:r>
    </w:p>
    <w:p w14:paraId="784F0756" w14:textId="77777777" w:rsidR="003A1ED1" w:rsidRDefault="003A1ED1" w:rsidP="00A2716D">
      <w:pPr>
        <w:pStyle w:val="Paragrafo"/>
      </w:pPr>
    </w:p>
    <w:p w14:paraId="0AC57AE2" w14:textId="77777777" w:rsidR="003A1ED1" w:rsidRDefault="003A1ED1" w:rsidP="003A1ED1">
      <w:pPr>
        <w:keepNext/>
        <w:jc w:val="center"/>
      </w:pPr>
      <w:r w:rsidRPr="003A1ED1">
        <w:rPr>
          <w:noProof/>
          <w:lang w:eastAsia="pt-BR"/>
        </w:rPr>
        <w:lastRenderedPageBreak/>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sidR="003B7330">
          <w:rPr>
            <w:noProof/>
          </w:rPr>
          <w:t>11</w:t>
        </w:r>
      </w:fldSimple>
      <w:bookmarkEnd w:id="10"/>
      <w:r>
        <w:t xml:space="preserve"> - Painel de controle do Heroku Dyno</w:t>
      </w:r>
    </w:p>
    <w:p w14:paraId="25E3B087" w14:textId="5BED80CB" w:rsidR="00035D65" w:rsidRDefault="00CB7284" w:rsidP="00A2716D">
      <w:pPr>
        <w:pStyle w:val="Paragrafo"/>
      </w:pPr>
      <w: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t>é informada uma URL</w:t>
      </w:r>
      <w:r>
        <w:t xml:space="preserve"> ao usuário, </w:t>
      </w:r>
      <w:r w:rsidR="008660CD">
        <w:t>por fim, as requisições HTTPS</w:t>
      </w:r>
      <w:r w:rsidR="00CF2184">
        <w:t xml:space="preserve"> para o serviço </w:t>
      </w:r>
      <w:r w:rsidR="008660CD">
        <w:t xml:space="preserve">podem ser realizadas para o </w:t>
      </w:r>
      <w:r w:rsidR="00CF2184">
        <w:t xml:space="preserve">Dyno </w:t>
      </w:r>
      <w:r w:rsidR="008660CD">
        <w:t>por meio desta URL.</w:t>
      </w:r>
    </w:p>
    <w:p w14:paraId="73614672" w14:textId="35E83BAD" w:rsidR="003D7C11" w:rsidRPr="00167F9E" w:rsidRDefault="003D7C11" w:rsidP="00A2716D">
      <w:pPr>
        <w:pStyle w:val="Paragrafo"/>
      </w:pPr>
      <w:r>
        <w:t xml:space="preserve">A facilidade para </w:t>
      </w:r>
      <w:r w:rsidR="00167F9E">
        <w:t xml:space="preserve">subir novos serviços para a </w:t>
      </w:r>
      <w:r w:rsidR="00167F9E">
        <w:rPr>
          <w:i/>
        </w:rPr>
        <w:t>web</w:t>
      </w:r>
      <w:r w:rsidR="00167F9E">
        <w:t xml:space="preserve"> sem a necessidade de configuração de um servidor para aplicações mais simples junto a gratuidade do Heroku Dyno foram os motivos para a escolha desta ferramenta.</w:t>
      </w:r>
    </w:p>
    <w:p w14:paraId="2AF7DF92" w14:textId="77777777" w:rsidR="00035D65" w:rsidRPr="00D055A1" w:rsidRDefault="00035D65" w:rsidP="00A2716D">
      <w:pPr>
        <w:pStyle w:val="Paragrafo"/>
      </w:pPr>
    </w:p>
    <w:p w14:paraId="03E781D0" w14:textId="27FE0840" w:rsidR="006A491C" w:rsidRDefault="006A491C" w:rsidP="006A491C">
      <w:pPr>
        <w:pStyle w:val="Ttulo2"/>
      </w:pPr>
      <w:r>
        <w:t>Selenium</w:t>
      </w:r>
      <w:r w:rsidR="0034098D">
        <w:t xml:space="preserve"> WebDriver</w:t>
      </w:r>
    </w:p>
    <w:p w14:paraId="76DBAE95" w14:textId="77777777" w:rsidR="006E68B7" w:rsidRDefault="006E68B7" w:rsidP="00A2716D">
      <w:pPr>
        <w:pStyle w:val="Paragrafo"/>
      </w:pPr>
    </w:p>
    <w:p w14:paraId="067E917A" w14:textId="35CBB7F0" w:rsidR="006E68B7" w:rsidRDefault="006E68B7" w:rsidP="00A2716D">
      <w:pPr>
        <w:pStyle w:val="Paragrafo"/>
      </w:pPr>
      <w:r>
        <w:t>Selenium é uma ferramenta criada para teste</w:t>
      </w:r>
      <w:r w:rsidR="00F744B7">
        <w:t>s</w:t>
      </w:r>
      <w:r>
        <w:t xml:space="preserve"> automatizado</w:t>
      </w:r>
      <w:r w:rsidR="00F744B7">
        <w:t>s</w:t>
      </w:r>
      <w:r>
        <w:t xml:space="preserve"> de sistemas </w:t>
      </w:r>
      <w:r>
        <w:rPr>
          <w:i/>
        </w:rPr>
        <w:t>web</w:t>
      </w:r>
      <w:r w:rsidR="0034098D">
        <w:t xml:space="preserve">, </w:t>
      </w:r>
      <w:r w:rsidR="00C22F45">
        <w:t>porém</w:t>
      </w:r>
      <w:r w:rsidR="0034098D">
        <w:t>,</w:t>
      </w:r>
      <w:r>
        <w:t xml:space="preserve"> o seu uso não se limita a isto, ela também pode ser utilizada para criação de </w:t>
      </w:r>
      <w:r>
        <w:rPr>
          <w:i/>
        </w:rPr>
        <w:t>bots</w:t>
      </w:r>
      <w:r>
        <w:t xml:space="preserve"> extratores de informações, visto que é uma ferramenta que utiliza a técnica de </w:t>
      </w:r>
      <w:r>
        <w:rPr>
          <w:i/>
        </w:rPr>
        <w:t>web scraping</w:t>
      </w:r>
      <w:r>
        <w:t>.</w:t>
      </w:r>
      <w:r w:rsidR="00CF6EA0">
        <w:t xml:space="preserve"> A documentação desta ferramenta está disponível online, o Selenium</w:t>
      </w:r>
      <w:r w:rsidR="00A95B31">
        <w:t xml:space="preserve"> WebDriver</w:t>
      </w:r>
      <w:r w:rsidR="00CF6EA0">
        <w:t xml:space="preserve"> possui bibliotecas para as linguagens de programação: Java, C#, Python, Ruby, PHP, Perl e JavaScript.</w:t>
      </w:r>
    </w:p>
    <w:p w14:paraId="0039DB59" w14:textId="4D1B7F5D" w:rsidR="00AF131D" w:rsidRDefault="00AF131D" w:rsidP="00A2716D">
      <w:pPr>
        <w:pStyle w:val="Paragrafo"/>
        <w:rPr>
          <w:i/>
        </w:rPr>
      </w:pPr>
      <w:r>
        <w:lastRenderedPageBreak/>
        <w:t xml:space="preserve">O WebDriver fornece, ao desenvolvedor, </w:t>
      </w:r>
      <w:r w:rsidR="00774F7D">
        <w:t>funcionalidades</w:t>
      </w:r>
      <w:r>
        <w:t xml:space="preserve"> para facilitar o </w:t>
      </w:r>
      <w:r>
        <w:rPr>
          <w:i/>
        </w:rPr>
        <w:t>web scraping</w:t>
      </w:r>
      <w:r w:rsidR="00774F7D">
        <w:rPr>
          <w:i/>
        </w:rPr>
        <w:t xml:space="preserve">, </w:t>
      </w:r>
      <w:r w:rsidR="00774F7D">
        <w:t>a biblioteca conta com funções para abrir URLs, clicar em elementos HTML, escrever em caixas de texto</w:t>
      </w:r>
      <w:r w:rsidR="00575DE5">
        <w:t>, arrastar elementos para algum local da página</w:t>
      </w:r>
      <w:r w:rsidR="00774F7D">
        <w:t xml:space="preserve"> e também fornece funções que verificam se um elemento existe ou não,</w:t>
      </w:r>
      <w:r w:rsidR="00EF5F28">
        <w:t xml:space="preserve"> se está visível,</w:t>
      </w:r>
      <w:r w:rsidR="00774F7D">
        <w:t xml:space="preserve"> ou até mesmo para monitorar o comportamento de algum elemento. Além disso, com o Selenium também é possível executar comandos JavaScript na pagina </w:t>
      </w:r>
      <w:r w:rsidR="00774F7D">
        <w:rPr>
          <w:i/>
        </w:rPr>
        <w:t>web</w:t>
      </w:r>
      <w:r w:rsidR="007A2B26">
        <w:rPr>
          <w:i/>
        </w:rPr>
        <w:t xml:space="preserve"> </w:t>
      </w:r>
      <w:r w:rsidR="002D6AC8">
        <w:rPr>
          <w:i/>
        </w:rPr>
        <w:fldChar w:fldCharType="begin" w:fldLock="1"/>
      </w:r>
      <w:r w:rsidR="002D6AC8">
        <w:rPr>
          <w:i/>
        </w:rPr>
        <w:instrText>ADDIN CSL_CITATION {"citationItems":[{"id":"ITEM-1","itemData":{"DOI":"10.1109/AGILE.2006.19","ISBN":"0769525628","ISSN":"00431648","abstract":"Following the first part of this work, where a numerical model of surface initiated fatigue damage was presented, that model is applied here to the prediction of micropitting and mass loss of gear teeth. This is achieved by simulating a real micropitting test and by comparing it to the actual test results. On the way, a possible approximation to the mechanism by which mass is removed from the flank surface is discussed. © 2009 Elsevier B.V. All rights reserved.","author":[{"dropping-particle":"","family":"Holmes","given":"Antawan","non-dropping-particle":"","parse-names":false,"suffix":""},{"dropping-particle":"","family":"Kellogg","given":"Marc","non-dropping-particle":"","parse-names":false,"suffix":""}],"container-title":"Proceedings - AGILE Conference, 2006","id":"ITEM-1","issued":{"date-parts":[["2006"]]},"title":"Automating functional tests using selenium","type":"paper-conference"},"uris":["http://www.mendeley.com/documents/?uuid=370dba89-b6b8-4754-9fc1-066f4012809a"]}],"mendeley":{"formattedCitation":"(HOLMES; KELLOGG, 2006)","plainTextFormattedCitation":"(HOLMES; KELLOGG, 2006)"},"properties":{"noteIndex":0},"schema":"https://github.com/citation-style-language/schema/raw/master/csl-citation.json"}</w:instrText>
      </w:r>
      <w:r w:rsidR="002D6AC8">
        <w:rPr>
          <w:i/>
        </w:rPr>
        <w:fldChar w:fldCharType="separate"/>
      </w:r>
      <w:r w:rsidR="002D6AC8" w:rsidRPr="002D6AC8">
        <w:rPr>
          <w:noProof/>
        </w:rPr>
        <w:t>(HOLMES; KELLOGG, 2006)</w:t>
      </w:r>
      <w:r w:rsidR="002D6AC8">
        <w:rPr>
          <w:i/>
        </w:rPr>
        <w:fldChar w:fldCharType="end"/>
      </w:r>
      <w:r w:rsidR="00954D07">
        <w:rPr>
          <w:i/>
        </w:rPr>
        <w:t>.</w:t>
      </w:r>
    </w:p>
    <w:p w14:paraId="07ADE72C" w14:textId="153FBDC8" w:rsidR="004029B0" w:rsidRDefault="004029B0" w:rsidP="00A2716D">
      <w:pPr>
        <w:pStyle w:val="Paragrafo"/>
      </w:pPr>
      <w:r>
        <w:t>Para utilizar o Selenium WebDriver é necessário</w:t>
      </w:r>
      <w:r w:rsidR="00E47F61">
        <w:t>, além da instalação do próprio Selenium WebDriver,</w:t>
      </w:r>
      <w:r>
        <w:t xml:space="preserve"> a instalação de um driver do navegador</w:t>
      </w:r>
      <w:r w:rsidR="009C283E">
        <w:t xml:space="preserve"> </w:t>
      </w:r>
      <w:r w:rsidR="009C283E">
        <w:rPr>
          <w:i/>
        </w:rPr>
        <w:t>web</w:t>
      </w:r>
      <w:r>
        <w:t xml:space="preserve"> a ser utilizado, como por exemplo, para utilizar o Google Chrome é necessário o </w:t>
      </w:r>
      <w:r w:rsidRPr="004029B0">
        <w:rPr>
          <w:i/>
        </w:rPr>
        <w:t>Chrome Driver</w:t>
      </w:r>
      <w:r>
        <w:t xml:space="preserve"> e para</w:t>
      </w:r>
      <w:r w:rsidR="00E47F61">
        <w:t xml:space="preserve"> o Mozilla Firefox é preciso o </w:t>
      </w:r>
      <w:r w:rsidR="00E47F61" w:rsidRPr="00E47F61">
        <w:rPr>
          <w:i/>
        </w:rPr>
        <w:t>Firefox Driver</w:t>
      </w:r>
      <w:r w:rsidR="00F744B7">
        <w:rPr>
          <w:i/>
        </w:rPr>
        <w:t>.</w:t>
      </w:r>
      <w:r w:rsidR="009C283E">
        <w:rPr>
          <w:i/>
        </w:rPr>
        <w:t xml:space="preserve"> </w:t>
      </w:r>
      <w:r w:rsidR="009C283E">
        <w:t xml:space="preserve">Ao executar o Selenium é aberto o navegador e realizado automaticamente todas as ações que foram implementadas, estas ações podem ser visualizadas normalmente, pois por padrão a janela do navegador fica aberta, entretanto pode-se configurar o navegador, através do Selenium, para iniciar em modo </w:t>
      </w:r>
      <w:r w:rsidR="009C283E">
        <w:rPr>
          <w:i/>
        </w:rPr>
        <w:t xml:space="preserve">headless, </w:t>
      </w:r>
      <w:r w:rsidR="009C283E">
        <w:t xml:space="preserve">desta maneira somente </w:t>
      </w:r>
      <w:r w:rsidR="00A929C4">
        <w:t>o navegador é executado em segundo plano sem interface gráfica.</w:t>
      </w:r>
    </w:p>
    <w:p w14:paraId="636BB358" w14:textId="2DAEA277" w:rsidR="009A0547" w:rsidRDefault="00643A8E" w:rsidP="00A2716D">
      <w:pPr>
        <w:pStyle w:val="Paragrafo"/>
      </w:pPr>
      <w:r>
        <w:t xml:space="preserve">O Selenium foi escolhido para este projeto pois possui suporte a diversas linguagens de programação, além de uma sintaxe simples e uma variedade de funcionalidades, tornando-o assim uma ferramenta </w:t>
      </w:r>
      <w:r w:rsidR="00901447">
        <w:t>fácil de usar e ao mesmo tempo completa.</w:t>
      </w:r>
    </w:p>
    <w:p w14:paraId="1F9B87CC" w14:textId="77777777" w:rsidR="008C49FB" w:rsidRPr="008C49FB" w:rsidRDefault="008C49FB" w:rsidP="00A2716D">
      <w:pPr>
        <w:pStyle w:val="Paragrafo"/>
      </w:pPr>
    </w:p>
    <w:p w14:paraId="35CC2C4F" w14:textId="77777777" w:rsidR="002E16FC" w:rsidRDefault="009A0547" w:rsidP="009A0547">
      <w:pPr>
        <w:pStyle w:val="Ttulo1"/>
      </w:pPr>
      <w:r>
        <w:t>MATERIAIS E MÉTODOS</w:t>
      </w:r>
    </w:p>
    <w:p w14:paraId="4664385C" w14:textId="77777777" w:rsidR="00F503D9" w:rsidRDefault="00F503D9" w:rsidP="00A2716D">
      <w:pPr>
        <w:pStyle w:val="Paragrafo"/>
      </w:pPr>
    </w:p>
    <w:p w14:paraId="7738717F" w14:textId="46BA6EA5" w:rsidR="00F503D9" w:rsidRDefault="00B157B5" w:rsidP="00A2716D">
      <w:pPr>
        <w:pStyle w:val="Paragrafo"/>
      </w:pPr>
      <w:r>
        <w:t>Com</w:t>
      </w:r>
      <w:r w:rsidR="00671B2A">
        <w:t>o</w:t>
      </w:r>
      <w:r>
        <w:t xml:space="preserve"> se trata de um sistema distribuído, a implementação deste SAP foi modularizada, de forma que cada módulo tem uma funcionalidade específica.</w:t>
      </w:r>
      <w:r w:rsidR="008015A4">
        <w:t xml:space="preserve"> </w:t>
      </w:r>
      <w:r w:rsidR="008015A4" w:rsidRPr="00753373">
        <w:rPr>
          <w:lang w:val="pt-BR"/>
        </w:rPr>
        <w:t xml:space="preserve">Portanto, </w:t>
      </w:r>
      <w:r w:rsidR="008015A4">
        <w:rPr>
          <w:lang w:val="pt-BR"/>
        </w:rPr>
        <w:t>foram</w:t>
      </w:r>
      <w:r w:rsidR="008015A4" w:rsidRPr="00753373">
        <w:rPr>
          <w:lang w:val="pt-BR"/>
        </w:rPr>
        <w:t xml:space="preserve"> implementados módulos de interface, banco de dados, ent</w:t>
      </w:r>
      <w:r w:rsidR="00A40102">
        <w:rPr>
          <w:lang w:val="pt-BR"/>
        </w:rPr>
        <w:t xml:space="preserve">endimento de linguagem natural, </w:t>
      </w:r>
      <w:r w:rsidR="008015A4" w:rsidRPr="00753373">
        <w:rPr>
          <w:lang w:val="pt-BR"/>
        </w:rPr>
        <w:t xml:space="preserve">assistente pessoal, indexador de </w:t>
      </w:r>
      <w:r w:rsidR="008015A4" w:rsidRPr="00753373">
        <w:rPr>
          <w:i/>
          <w:lang w:val="pt-BR"/>
        </w:rPr>
        <w:t>bots</w:t>
      </w:r>
      <w:r w:rsidR="008015A4" w:rsidRPr="00753373">
        <w:rPr>
          <w:lang w:val="pt-BR"/>
        </w:rPr>
        <w:t xml:space="preserve"> e os </w:t>
      </w:r>
      <w:r w:rsidR="008015A4" w:rsidRPr="00753373">
        <w:rPr>
          <w:i/>
          <w:lang w:val="pt-BR"/>
        </w:rPr>
        <w:t>bots scrapers.</w:t>
      </w:r>
      <w:r w:rsidR="00223191">
        <w:rPr>
          <w:lang w:val="pt-BR"/>
        </w:rPr>
        <w:t xml:space="preserve"> </w:t>
      </w:r>
    </w:p>
    <w:p w14:paraId="0DD30A8D" w14:textId="180ED73E" w:rsidR="00F503D9" w:rsidRDefault="008015A4" w:rsidP="00A2716D">
      <w:pPr>
        <w:pStyle w:val="Paragrafo"/>
      </w:pPr>
      <w:r>
        <w:t>Para estabelecer comunicação entre os módulos, foi criado uma</w:t>
      </w:r>
      <w:r w:rsidR="00D2265B">
        <w:t xml:space="preserve"> </w:t>
      </w:r>
      <w:r w:rsidR="00D2265B">
        <w:rPr>
          <w:b/>
        </w:rPr>
        <w:t>linguagem de definição de interface</w:t>
      </w:r>
      <w:r>
        <w:t xml:space="preserve"> </w:t>
      </w:r>
      <w:r w:rsidR="00D2265B">
        <w:t>(</w:t>
      </w:r>
      <w:r>
        <w:t>IDL</w:t>
      </w:r>
      <w:r w:rsidR="00D2265B">
        <w:t>)</w:t>
      </w:r>
      <w:r>
        <w:t xml:space="preserve">, </w:t>
      </w:r>
      <w:r w:rsidR="00D2265B">
        <w:t>um padrão uniforme de comunica</w:t>
      </w:r>
      <w:r w:rsidR="00FE7D27">
        <w:t>ção que descreve as interfaces assim como suas assinaturas. Desta maneira</w:t>
      </w:r>
      <w:r w:rsidR="00610C14">
        <w:t>, para um módulo se comunicar com outro basta eles seguirem o padrão de comunicação estabelecido.</w:t>
      </w:r>
      <w:r w:rsidR="00103C75">
        <w:t xml:space="preserve"> </w:t>
      </w:r>
      <w:r w:rsidR="00CD4840">
        <w:t>A</w:t>
      </w:r>
      <w:r w:rsidR="0044416B">
        <w:t xml:space="preserve"> topologia</w:t>
      </w:r>
      <w:r w:rsidR="00AA36D7">
        <w:t xml:space="preserve"> de</w:t>
      </w:r>
      <w:r w:rsidR="004254C9">
        <w:t xml:space="preserve"> comunicação entre os módulos é representada na</w:t>
      </w:r>
      <w:r w:rsidR="001D0B0C">
        <w:t xml:space="preserve"> </w:t>
      </w:r>
      <w:r w:rsidR="001D0B0C">
        <w:fldChar w:fldCharType="begin"/>
      </w:r>
      <w:r w:rsidR="001D0B0C">
        <w:instrText xml:space="preserve"> REF _Ref528681489 \h </w:instrText>
      </w:r>
      <w:r w:rsidR="001D0B0C">
        <w:fldChar w:fldCharType="separate"/>
      </w:r>
      <w:r w:rsidR="001D0B0C">
        <w:t xml:space="preserve">Figura </w:t>
      </w:r>
      <w:r w:rsidR="001D0B0C">
        <w:rPr>
          <w:noProof/>
        </w:rPr>
        <w:t>12</w:t>
      </w:r>
      <w:r w:rsidR="001D0B0C">
        <w:fldChar w:fldCharType="end"/>
      </w:r>
      <w:r w:rsidR="004254C9">
        <w:t>.</w:t>
      </w:r>
    </w:p>
    <w:p w14:paraId="48494C7D" w14:textId="77777777" w:rsidR="00733573" w:rsidRDefault="00733573" w:rsidP="00A2716D">
      <w:pPr>
        <w:pStyle w:val="Paragrafo"/>
      </w:pPr>
    </w:p>
    <w:p w14:paraId="1C370D4C" w14:textId="2027D864" w:rsidR="002834D7" w:rsidRDefault="00E55675" w:rsidP="002834D7">
      <w:pPr>
        <w:keepNext/>
        <w:jc w:val="center"/>
      </w:pPr>
      <w:r>
        <w:rPr>
          <w:noProof/>
          <w:lang w:eastAsia="pt-BR"/>
        </w:rPr>
        <w:lastRenderedPageBreak/>
        <w:drawing>
          <wp:inline distT="0" distB="0" distL="0" distR="0" wp14:anchorId="2FB7E4B3" wp14:editId="05AB855C">
            <wp:extent cx="5750560" cy="2976880"/>
            <wp:effectExtent l="0" t="0" r="0" b="0"/>
            <wp:docPr id="17" name="Imagem 17" descr="../../../../Downloads/es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wnloads/es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2976880"/>
                    </a:xfrm>
                    <a:prstGeom prst="rect">
                      <a:avLst/>
                    </a:prstGeom>
                    <a:noFill/>
                    <a:ln>
                      <a:noFill/>
                    </a:ln>
                  </pic:spPr>
                </pic:pic>
              </a:graphicData>
            </a:graphic>
          </wp:inline>
        </w:drawing>
      </w:r>
    </w:p>
    <w:p w14:paraId="38397737" w14:textId="1CBCD177" w:rsidR="00733573" w:rsidRDefault="002834D7" w:rsidP="00E55675">
      <w:pPr>
        <w:pStyle w:val="Legenda"/>
      </w:pPr>
      <w:bookmarkStart w:id="11" w:name="_Ref528681489"/>
      <w:r>
        <w:t xml:space="preserve">Figura </w:t>
      </w:r>
      <w:fldSimple w:instr=" SEQ Figura \* ARABIC ">
        <w:r w:rsidR="003B7330">
          <w:rPr>
            <w:noProof/>
          </w:rPr>
          <w:t>12</w:t>
        </w:r>
      </w:fldSimple>
      <w:bookmarkEnd w:id="11"/>
      <w:r>
        <w:t xml:space="preserve"> - </w:t>
      </w:r>
      <w:r w:rsidR="0044416B">
        <w:t>Topologia</w:t>
      </w:r>
      <w:r>
        <w:t xml:space="preserve"> de c</w:t>
      </w:r>
      <w:r w:rsidR="0044416B">
        <w:t>omunicação entre</w:t>
      </w:r>
      <w:r>
        <w:t xml:space="preserve"> módulos</w:t>
      </w:r>
    </w:p>
    <w:p w14:paraId="6333ED27" w14:textId="77777777" w:rsidR="00E55675" w:rsidRPr="00E55675" w:rsidRDefault="00E55675" w:rsidP="00E55675"/>
    <w:p w14:paraId="44D27160" w14:textId="776BA455" w:rsidR="00610C14" w:rsidRDefault="00610C14" w:rsidP="00A2716D">
      <w:pPr>
        <w:pStyle w:val="Paragrafo"/>
      </w:pPr>
      <w:r w:rsidRPr="00753373">
        <w:t xml:space="preserve">O desenvolvimento </w:t>
      </w:r>
      <w:r>
        <w:t>deste projeto foi</w:t>
      </w:r>
      <w:r w:rsidRPr="00753373">
        <w:t xml:space="preserve"> realizado com b</w:t>
      </w:r>
      <w:r w:rsidR="00B53F88">
        <w:t>ase na metodologia ágil Kanban. P</w:t>
      </w:r>
      <w:r w:rsidRPr="00753373">
        <w:t>ara melhor i</w:t>
      </w:r>
      <w:r w:rsidR="00B53F88">
        <w:t>nteratividade com a metodologia</w:t>
      </w:r>
      <w:r w:rsidRPr="00753373">
        <w:t xml:space="preserve"> </w:t>
      </w:r>
      <w:r>
        <w:t>foi</w:t>
      </w:r>
      <w:r w:rsidRPr="00753373">
        <w:t xml:space="preserve"> utilizado a ferramenta de quadro virtual disponível no GitHub,</w:t>
      </w:r>
      <w:r w:rsidR="00B53F88">
        <w:t xml:space="preserve"> um repositório Git gratuito que oferece diversas ferramentas para auxiliar o desenvolvedor a se organizar. D</w:t>
      </w:r>
      <w:r w:rsidRPr="00753373">
        <w:t>urante o desenvolvimento o quadro</w:t>
      </w:r>
      <w:r w:rsidR="00B53F88">
        <w:t xml:space="preserve"> foi atualizado a cada nova implementação, com as tarefas que ainda necessitavam ser feitas, as que estavam em andamento e por fim as que já haviam sido finalizadas</w:t>
      </w:r>
      <w:r w:rsidRPr="00753373">
        <w:t xml:space="preserve">. Além disso, todos os códigos fontes dos módulos implementados </w:t>
      </w:r>
      <w:r w:rsidR="00B53F88">
        <w:t>foram versionados com o Git e estão</w:t>
      </w:r>
      <w:r w:rsidRPr="00753373">
        <w:t xml:space="preserve"> armazenados no GitHub</w:t>
      </w:r>
      <w:r w:rsidR="00B53F88">
        <w:t xml:space="preserve"> em repositório privado</w:t>
      </w:r>
      <w:r w:rsidRPr="00753373">
        <w:t>.</w:t>
      </w:r>
    </w:p>
    <w:p w14:paraId="66B9E48A" w14:textId="614B15E5" w:rsidR="00F503D9" w:rsidRPr="005C217F" w:rsidRDefault="003842E2" w:rsidP="00A2716D">
      <w:pPr>
        <w:pStyle w:val="Paragrafo"/>
      </w:pPr>
      <w:r>
        <w:t>Este tópico tem como objetivo descrever</w:t>
      </w:r>
      <w:r w:rsidR="00E3725A">
        <w:t xml:space="preserve"> o funcionamento e</w:t>
      </w:r>
      <w:r>
        <w:t xml:space="preserve"> a implementação dos módulos criados, assim como quais e de que maneira as ferramentas foram utilizadas em cada mó</w:t>
      </w:r>
      <w:r w:rsidR="00E3725A">
        <w:t>dulo.</w:t>
      </w:r>
    </w:p>
    <w:p w14:paraId="048180D7" w14:textId="77777777" w:rsidR="00F503D9" w:rsidRPr="00F503D9" w:rsidRDefault="00F503D9" w:rsidP="00A2716D">
      <w:pPr>
        <w:pStyle w:val="Paragrafo"/>
      </w:pPr>
    </w:p>
    <w:p w14:paraId="74CC9768" w14:textId="77777777" w:rsidR="009A0547" w:rsidRDefault="009A0547" w:rsidP="009A0547">
      <w:pPr>
        <w:pStyle w:val="Ttulo2"/>
      </w:pPr>
      <w:r>
        <w:t>Interface</w:t>
      </w:r>
    </w:p>
    <w:p w14:paraId="322FC021" w14:textId="77777777" w:rsidR="00AE2A84" w:rsidRDefault="00AE2A84" w:rsidP="00AE2A84"/>
    <w:p w14:paraId="78B90716" w14:textId="714DAAF5" w:rsidR="00AE2A84" w:rsidRDefault="00CE2E9B" w:rsidP="00A2716D">
      <w:pPr>
        <w:pStyle w:val="Paragrafo"/>
        <w:rPr>
          <w:lang w:val="pt-BR"/>
        </w:rPr>
      </w:pPr>
      <w:r>
        <w:t xml:space="preserve">O módulo de interface tem como objetivo lidar com a troca de mensagens de texto entre o PA e o usuário final. As mensagens recebidas não </w:t>
      </w:r>
      <w:r w:rsidR="008C1869">
        <w:t>são</w:t>
      </w:r>
      <w:r>
        <w:t xml:space="preserve"> interpretadas neste módulo, apenas </w:t>
      </w:r>
      <w:r w:rsidR="008C1869">
        <w:t>são</w:t>
      </w:r>
      <w:r>
        <w:t xml:space="preserve"> encaminhadas em forma de requisições HTTPS para o módulo de assistente pessoal e em seguida a resposta obtida desta requisição </w:t>
      </w:r>
      <w:r w:rsidR="008C1869">
        <w:t xml:space="preserve">é </w:t>
      </w:r>
      <w:r>
        <w:t>repassada ao usuário.</w:t>
      </w:r>
      <w:r w:rsidRPr="00CE2E9B">
        <w:rPr>
          <w:lang w:val="pt-BR"/>
        </w:rPr>
        <w:t xml:space="preserve"> </w:t>
      </w:r>
      <w:r w:rsidRPr="00753373">
        <w:rPr>
          <w:lang w:val="pt-BR"/>
        </w:rPr>
        <w:t xml:space="preserve">Além da implementação </w:t>
      </w:r>
      <w:r>
        <w:rPr>
          <w:lang w:val="pt-BR"/>
        </w:rPr>
        <w:t>do encaminhamento</w:t>
      </w:r>
      <w:r w:rsidRPr="00753373">
        <w:rPr>
          <w:lang w:val="pt-BR"/>
        </w:rPr>
        <w:t xml:space="preserve"> de mensagem, também </w:t>
      </w:r>
      <w:r w:rsidR="008C1869">
        <w:rPr>
          <w:lang w:val="pt-BR"/>
        </w:rPr>
        <w:t xml:space="preserve">foi necessário a criação de um ponto de acesso, este é utilizado pela Lana </w:t>
      </w:r>
      <w:r w:rsidR="008C1869">
        <w:rPr>
          <w:lang w:val="pt-BR"/>
        </w:rPr>
        <w:lastRenderedPageBreak/>
        <w:t>para enviar mensagens ao usuário assim que algum serviço requisitado finalizar sua execução.</w:t>
      </w:r>
    </w:p>
    <w:p w14:paraId="78D6A044" w14:textId="70A2F1CC" w:rsidR="008C1869" w:rsidRDefault="007F4E61" w:rsidP="00A2716D">
      <w:pPr>
        <w:pStyle w:val="Paragrafo"/>
      </w:pPr>
      <w:r>
        <w:t xml:space="preserve">A fim de </w:t>
      </w:r>
      <w:r w:rsidR="007F6063">
        <w:t>realizar</w:t>
      </w:r>
      <w:r>
        <w:t xml:space="preserve"> </w:t>
      </w:r>
      <w:r w:rsidR="007F6063">
        <w:t>troca de informações</w:t>
      </w:r>
      <w:r>
        <w:t xml:space="preserve"> entre um agente de interface e o PA, o agente deve seguir o padrão de comunicaçã</w:t>
      </w:r>
      <w:r w:rsidR="007F6063">
        <w:t>o estabelecido pela IDL do PA. A requisição para o PA sempre deve conter as seguintes informações:</w:t>
      </w:r>
    </w:p>
    <w:p w14:paraId="134F6FF3" w14:textId="77777777" w:rsidR="007F6063" w:rsidRDefault="007F6063" w:rsidP="00A2716D">
      <w:pPr>
        <w:pStyle w:val="Paragrafo"/>
      </w:pPr>
    </w:p>
    <w:p w14:paraId="5F12D5DA" w14:textId="27A12B39" w:rsidR="007F6063" w:rsidRDefault="007F6063" w:rsidP="00A2716D">
      <w:pPr>
        <w:pStyle w:val="Paragrafo"/>
        <w:numPr>
          <w:ilvl w:val="0"/>
          <w:numId w:val="12"/>
        </w:numPr>
      </w:pPr>
      <w:r>
        <w:t>Nome do agente de interface (ex.: Telegram ou Messenger);</w:t>
      </w:r>
    </w:p>
    <w:p w14:paraId="6986722D" w14:textId="02F86BFB" w:rsidR="007F6063" w:rsidRDefault="005F5A6E" w:rsidP="00A2716D">
      <w:pPr>
        <w:pStyle w:val="Paragrafo"/>
        <w:numPr>
          <w:ilvl w:val="0"/>
          <w:numId w:val="12"/>
        </w:numPr>
      </w:pPr>
      <w:r>
        <w:t>Nome do usuário;</w:t>
      </w:r>
    </w:p>
    <w:p w14:paraId="6FB4B7B4" w14:textId="271CE4B8" w:rsidR="005F5A6E" w:rsidRDefault="005F5A6E" w:rsidP="00A2716D">
      <w:pPr>
        <w:pStyle w:val="Paragrafo"/>
        <w:numPr>
          <w:ilvl w:val="0"/>
          <w:numId w:val="12"/>
        </w:numPr>
      </w:pPr>
      <w:r>
        <w:t>Número de identificação do usuário;</w:t>
      </w:r>
    </w:p>
    <w:p w14:paraId="1EA0B527" w14:textId="1D1DFF8D" w:rsidR="005F5A6E" w:rsidRDefault="005F5A6E" w:rsidP="00A2716D">
      <w:pPr>
        <w:pStyle w:val="Paragrafo"/>
        <w:numPr>
          <w:ilvl w:val="0"/>
          <w:numId w:val="12"/>
        </w:numPr>
      </w:pPr>
      <w:r>
        <w:t>URL do ponto de acesso;</w:t>
      </w:r>
    </w:p>
    <w:p w14:paraId="4ACF4EF6" w14:textId="55A515AB" w:rsidR="00816B58" w:rsidRDefault="00E539FF" w:rsidP="00A2716D">
      <w:pPr>
        <w:pStyle w:val="Paragrafo"/>
        <w:numPr>
          <w:ilvl w:val="0"/>
          <w:numId w:val="12"/>
        </w:numPr>
      </w:pPr>
      <w:r>
        <w:t>Mensagem a ser encaminhada;</w:t>
      </w:r>
    </w:p>
    <w:p w14:paraId="393D217B" w14:textId="77777777" w:rsidR="00816B58" w:rsidRDefault="00816B58" w:rsidP="00A2716D">
      <w:pPr>
        <w:pStyle w:val="Paragrafo"/>
      </w:pPr>
    </w:p>
    <w:p w14:paraId="3E19CEE9" w14:textId="54BF208B" w:rsidR="00AE2A84" w:rsidRDefault="005E0C21" w:rsidP="00A2716D">
      <w:pPr>
        <w:pStyle w:val="Paragrafo"/>
      </w:pPr>
      <w:r>
        <w:t>E a resposta recebida desta requisição sempre contem as seguintes informações:</w:t>
      </w:r>
    </w:p>
    <w:p w14:paraId="4527E9FD" w14:textId="77777777" w:rsidR="00816B58" w:rsidRDefault="00816B58" w:rsidP="00A2716D">
      <w:pPr>
        <w:pStyle w:val="Paragrafo"/>
      </w:pPr>
    </w:p>
    <w:p w14:paraId="662C838A" w14:textId="78DFFD1C" w:rsidR="005E0C21" w:rsidRDefault="005E0C21" w:rsidP="00A2716D">
      <w:pPr>
        <w:pStyle w:val="Paragrafo"/>
        <w:numPr>
          <w:ilvl w:val="0"/>
          <w:numId w:val="13"/>
        </w:numPr>
      </w:pPr>
      <w:r>
        <w:t>Tipo de mensagem (ex.: texto ou imagem);</w:t>
      </w:r>
    </w:p>
    <w:p w14:paraId="04001F8F" w14:textId="3F1EC178" w:rsidR="005E0C21" w:rsidRDefault="005E0C21" w:rsidP="00A2716D">
      <w:pPr>
        <w:pStyle w:val="Paragrafo"/>
        <w:numPr>
          <w:ilvl w:val="0"/>
          <w:numId w:val="13"/>
        </w:numPr>
      </w:pPr>
      <w:r>
        <w:t xml:space="preserve">Variável booleana informando se a mensagem possui marcação </w:t>
      </w:r>
      <w:r w:rsidR="00FB009B">
        <w:t>de estilo</w:t>
      </w:r>
      <w:r>
        <w:t>;</w:t>
      </w:r>
    </w:p>
    <w:p w14:paraId="6D588B2C" w14:textId="43FE0B31" w:rsidR="005E0C21" w:rsidRDefault="005E0C21" w:rsidP="00A2716D">
      <w:pPr>
        <w:pStyle w:val="Paragrafo"/>
        <w:numPr>
          <w:ilvl w:val="0"/>
          <w:numId w:val="13"/>
        </w:numPr>
      </w:pPr>
      <w:r>
        <w:t>Mensagem;</w:t>
      </w:r>
    </w:p>
    <w:p w14:paraId="4350656A" w14:textId="77777777" w:rsidR="005E0C21" w:rsidRDefault="005E0C21" w:rsidP="00A2716D">
      <w:pPr>
        <w:pStyle w:val="Paragrafo"/>
      </w:pPr>
    </w:p>
    <w:p w14:paraId="4B277E5F" w14:textId="4EFBDD61" w:rsidR="00816B58" w:rsidRDefault="00816B58" w:rsidP="00A2716D">
      <w:pPr>
        <w:pStyle w:val="Paragrafo"/>
      </w:pPr>
      <w:r>
        <w:t>Já o ponto de acesso direto deve receber requisições que contenham as seguintes informações:</w:t>
      </w:r>
    </w:p>
    <w:p w14:paraId="1BCBA1F0" w14:textId="77777777" w:rsidR="00456DDE" w:rsidRDefault="00456DDE" w:rsidP="00A2716D">
      <w:pPr>
        <w:pStyle w:val="Paragrafo"/>
      </w:pPr>
    </w:p>
    <w:p w14:paraId="3C2CE5CC" w14:textId="1939EC57" w:rsidR="00456DDE" w:rsidRDefault="00456DDE" w:rsidP="00A2716D">
      <w:pPr>
        <w:pStyle w:val="Paragrafo"/>
        <w:numPr>
          <w:ilvl w:val="0"/>
          <w:numId w:val="14"/>
        </w:numPr>
      </w:pPr>
      <w:r>
        <w:t>Número de identificação de usuário destinatário;</w:t>
      </w:r>
    </w:p>
    <w:p w14:paraId="64D05092" w14:textId="77777777" w:rsidR="00456DDE" w:rsidRDefault="00456DDE" w:rsidP="00A2716D">
      <w:pPr>
        <w:pStyle w:val="Paragrafo"/>
        <w:numPr>
          <w:ilvl w:val="0"/>
          <w:numId w:val="14"/>
        </w:numPr>
      </w:pPr>
      <w:r>
        <w:t>Tipo de mensagem (ex.: texto ou imagem);</w:t>
      </w:r>
    </w:p>
    <w:p w14:paraId="26AFD49F" w14:textId="77777777" w:rsidR="00456DDE" w:rsidRDefault="00456DDE" w:rsidP="00A2716D">
      <w:pPr>
        <w:pStyle w:val="Paragrafo"/>
        <w:numPr>
          <w:ilvl w:val="0"/>
          <w:numId w:val="14"/>
        </w:numPr>
      </w:pPr>
      <w:r>
        <w:t>Variável booleana informando se a mensagem possui marcação de estilo;</w:t>
      </w:r>
    </w:p>
    <w:p w14:paraId="6E102DF4" w14:textId="5D6D10DD" w:rsidR="00456DDE" w:rsidRDefault="00456DDE" w:rsidP="00A2716D">
      <w:pPr>
        <w:pStyle w:val="Paragrafo"/>
        <w:numPr>
          <w:ilvl w:val="0"/>
          <w:numId w:val="14"/>
        </w:numPr>
      </w:pPr>
      <w:r>
        <w:t>Mensagem;</w:t>
      </w:r>
    </w:p>
    <w:p w14:paraId="5A1B852C" w14:textId="77777777" w:rsidR="0053154D" w:rsidRDefault="0053154D" w:rsidP="00A2716D">
      <w:pPr>
        <w:pStyle w:val="Paragrafo"/>
      </w:pPr>
    </w:p>
    <w:p w14:paraId="6FCE8410" w14:textId="77777777" w:rsidR="004736D3" w:rsidRDefault="004736D3" w:rsidP="00A2716D">
      <w:pPr>
        <w:pStyle w:val="Paragrafo"/>
      </w:pPr>
    </w:p>
    <w:p w14:paraId="60AD54D8" w14:textId="77777777" w:rsidR="004736D3" w:rsidRDefault="004736D3" w:rsidP="00A2716D">
      <w:pPr>
        <w:pStyle w:val="Paragrafo"/>
      </w:pPr>
    </w:p>
    <w:p w14:paraId="749CC632" w14:textId="77777777" w:rsidR="004736D3" w:rsidRPr="00AE2A84" w:rsidRDefault="004736D3" w:rsidP="00A2716D">
      <w:pPr>
        <w:pStyle w:val="Paragrafo"/>
      </w:pPr>
    </w:p>
    <w:p w14:paraId="67D96046" w14:textId="77777777" w:rsidR="009A0547" w:rsidRDefault="009A0547" w:rsidP="009A0547">
      <w:pPr>
        <w:pStyle w:val="Ttulo3"/>
      </w:pPr>
      <w:r>
        <w:lastRenderedPageBreak/>
        <w:t>Telegram</w:t>
      </w:r>
    </w:p>
    <w:p w14:paraId="7ACEB2BB" w14:textId="77777777" w:rsidR="00E539FF" w:rsidRDefault="00E539FF" w:rsidP="00A2716D">
      <w:pPr>
        <w:pStyle w:val="Paragrafo"/>
      </w:pPr>
    </w:p>
    <w:p w14:paraId="239AEAC4" w14:textId="77777777" w:rsidR="007C0FAA" w:rsidRDefault="00E539FF" w:rsidP="00A2716D">
      <w:pPr>
        <w:pStyle w:val="Paragrafo"/>
      </w:pPr>
      <w:r>
        <w:t xml:space="preserve">Visando o funcionamento </w:t>
      </w:r>
      <w:r w:rsidR="006439ED">
        <w:t>do módulo de interface</w:t>
      </w:r>
      <w:r>
        <w:t xml:space="preserve">, primeiramente, foi implementado um </w:t>
      </w:r>
      <w:r>
        <w:rPr>
          <w:i/>
        </w:rPr>
        <w:t>bot</w:t>
      </w:r>
      <w:r>
        <w:t xml:space="preserve"> para o aplicativo de </w:t>
      </w:r>
      <w:r w:rsidR="006439ED">
        <w:t xml:space="preserve">mensagens Telegram, este </w:t>
      </w:r>
      <w:r w:rsidR="00EF558B">
        <w:t xml:space="preserve">foi desenvolvido utilizando a linguagem de programação JavaScript e o </w:t>
      </w:r>
      <w:r w:rsidR="00EF558B">
        <w:rPr>
          <w:i/>
        </w:rPr>
        <w:t>framework</w:t>
      </w:r>
      <w:r w:rsidR="000A5C51">
        <w:t xml:space="preserve"> TGFancy. </w:t>
      </w:r>
    </w:p>
    <w:p w14:paraId="3094969E" w14:textId="0860DA73" w:rsidR="00E539FF" w:rsidRPr="000A5C51" w:rsidRDefault="000A5C51" w:rsidP="00A2716D">
      <w:pPr>
        <w:pStyle w:val="Paragrafo"/>
      </w:pPr>
      <w:r>
        <w:t xml:space="preserve">A escolha de trabalhar a partir de um </w:t>
      </w:r>
      <w:r>
        <w:rPr>
          <w:i/>
        </w:rPr>
        <w:t>framework</w:t>
      </w:r>
      <w:r>
        <w:t xml:space="preserve"> e não diretamente com a API do Telegram foi feita pois o TGFancy já implementa</w:t>
      </w:r>
      <w:r w:rsidR="007C0FAA">
        <w:t xml:space="preserve"> alguns</w:t>
      </w:r>
      <w:r>
        <w:t xml:space="preserve"> tra</w:t>
      </w:r>
      <w:r w:rsidR="007C0FAA">
        <w:t xml:space="preserve">tamentos </w:t>
      </w:r>
      <w:r>
        <w:t>que são necessários para o envio de mensagens longas</w:t>
      </w:r>
      <w:r w:rsidR="00670822">
        <w:t xml:space="preserve"> (com mais de 4096 caracteres)</w:t>
      </w:r>
      <w:r w:rsidR="00E57545">
        <w:t>, imagens ou mensagens com marcação de estilo</w:t>
      </w:r>
      <w:r w:rsidR="00D75C51">
        <w:t>,</w:t>
      </w:r>
      <w:r w:rsidR="007C0FAA">
        <w:t xml:space="preserve"> diferentemente das requisiçõ</w:t>
      </w:r>
      <w:r w:rsidR="009B0D43">
        <w:t>es diretas a API</w:t>
      </w:r>
      <w:r w:rsidR="007C0FAA">
        <w:t xml:space="preserve"> onde seria preciso implementar esses tratamentos.</w:t>
      </w:r>
    </w:p>
    <w:p w14:paraId="4F62FD5F" w14:textId="56D77F18" w:rsidR="00E539FF" w:rsidRDefault="00295B0C" w:rsidP="00A2716D">
      <w:pPr>
        <w:pStyle w:val="Paragrafo"/>
      </w:pPr>
      <w:r>
        <w:t xml:space="preserve">Após escolher o modo de uso da API do Telegram e a linguagem de programação a ser utilizada, o passo seguinte para a implementação foi a criação de um novo </w:t>
      </w:r>
      <w:r>
        <w:rPr>
          <w:i/>
        </w:rPr>
        <w:t>bot</w:t>
      </w:r>
      <w:r>
        <w:t xml:space="preserve"> a partir do próprio Telegram. Foi requisitado ao BotFather um novo </w:t>
      </w:r>
      <w:r>
        <w:rPr>
          <w:i/>
        </w:rPr>
        <w:t>bot</w:t>
      </w:r>
      <w:r>
        <w:t xml:space="preserve"> com o nome “Lana” e nome de usuário “lana_pa_bot”</w:t>
      </w:r>
      <w:r w:rsidR="00DD03F0">
        <w:t xml:space="preserve"> e </w:t>
      </w:r>
      <w:r w:rsidR="00130E1B">
        <w:t>juntamente a</w:t>
      </w:r>
      <w:r w:rsidR="00DD03F0">
        <w:t xml:space="preserve"> </w:t>
      </w:r>
      <w:r w:rsidR="00130E1B">
        <w:t>confirmação de</w:t>
      </w:r>
      <w:r w:rsidR="00DD03F0">
        <w:t xml:space="preserve"> criação do novo </w:t>
      </w:r>
      <w:r w:rsidR="00DD03F0">
        <w:rPr>
          <w:i/>
        </w:rPr>
        <w:t>bot</w:t>
      </w:r>
      <w:r w:rsidR="00DD03F0">
        <w:t xml:space="preserve"> foi recebido o </w:t>
      </w:r>
      <w:r w:rsidR="00DD03F0">
        <w:rPr>
          <w:i/>
        </w:rPr>
        <w:t>token</w:t>
      </w:r>
      <w:r w:rsidR="00DD03F0">
        <w:t xml:space="preserve"> de acesso dele.</w:t>
      </w:r>
    </w:p>
    <w:p w14:paraId="4A265FC7" w14:textId="77777777" w:rsidR="005E0C21" w:rsidRDefault="00D3487B" w:rsidP="00A2716D">
      <w:pPr>
        <w:pStyle w:val="Paragrafo"/>
      </w:pPr>
      <w:r>
        <w:t xml:space="preserve">Com o </w:t>
      </w:r>
      <w:r>
        <w:rPr>
          <w:i/>
        </w:rPr>
        <w:t>token</w:t>
      </w:r>
      <w:r>
        <w:t xml:space="preserve"> de acesso já informado, foi dado inicio a implementação das funcionalidades do </w:t>
      </w:r>
      <w:r>
        <w:rPr>
          <w:i/>
        </w:rPr>
        <w:t>bot</w:t>
      </w:r>
      <w:r>
        <w:t xml:space="preserve">, i.e., as funcionalidades necessárias para este </w:t>
      </w:r>
      <w:r>
        <w:rPr>
          <w:i/>
        </w:rPr>
        <w:t>bot</w:t>
      </w:r>
      <w:r>
        <w:t xml:space="preserve"> se t</w:t>
      </w:r>
      <w:r w:rsidR="005E0C21">
        <w:t>ornar um agente de interface da Lana. O TGFancy fornece eventos que são ativados ao receber novas mensagens e ao ativar um destes eventos ele pode realizar a chamada de uma outra função passando para ela a mensagem recebida e as informações de usuário.</w:t>
      </w:r>
    </w:p>
    <w:p w14:paraId="44A0B961" w14:textId="7A40147B" w:rsidR="00CB48DF" w:rsidRPr="00D3487B" w:rsidRDefault="005E0C21" w:rsidP="00A2716D">
      <w:pPr>
        <w:pStyle w:val="Paragrafo"/>
      </w:pPr>
      <w:r>
        <w:t>Foi desenvolvida uma função</w:t>
      </w:r>
      <w:r w:rsidR="00970B5D">
        <w:t>, chamada</w:t>
      </w:r>
      <w:r w:rsidR="00961797">
        <w:t xml:space="preserve"> “</w:t>
      </w:r>
      <w:r w:rsidR="00961797" w:rsidRPr="00961797">
        <w:rPr>
          <w:rFonts w:cs="Arial"/>
          <w:color w:val="000000"/>
        </w:rPr>
        <w:t>fowardMessageToLana</w:t>
      </w:r>
      <w:r w:rsidR="00961797">
        <w:t>”</w:t>
      </w:r>
      <w:r w:rsidR="00970B5D">
        <w:t>,</w:t>
      </w:r>
      <w:r>
        <w:t xml:space="preserve"> que recebe uma mensagem de texto</w:t>
      </w:r>
      <w:r w:rsidR="005D6287">
        <w:t xml:space="preserve"> juntamente ao usuário remetente</w:t>
      </w:r>
      <w:r>
        <w:t xml:space="preserve">, faz uma requisição a uma API </w:t>
      </w:r>
      <w:r w:rsidR="005D6287">
        <w:t>passando a mensagem recebida e por fim envia ao usuário</w:t>
      </w:r>
      <w:r w:rsidR="00F24C4D">
        <w:t xml:space="preserve"> remetente</w:t>
      </w:r>
      <w:r w:rsidR="005D6287">
        <w:t xml:space="preserve"> a resposta obtida da API</w:t>
      </w:r>
      <w:r w:rsidR="00F24C4D">
        <w:t xml:space="preserve"> requisitada.</w:t>
      </w:r>
      <w:r w:rsidR="004B2D3E">
        <w:t xml:space="preserve"> A implementação da requisição e recebimento de resposta da API seguiram os padrões estabelecidos pela IDL do PA. </w:t>
      </w:r>
      <w:r w:rsidR="008B124B">
        <w:t>Por fim, o</w:t>
      </w:r>
      <w:r w:rsidR="004B2D3E">
        <w:t xml:space="preserve"> evento de recebimento de mensagens, oferecido pelo TGFancy,</w:t>
      </w:r>
      <w:r w:rsidR="00961797">
        <w:t xml:space="preserve"> foi configurado para executar </w:t>
      </w:r>
      <w:r w:rsidR="009F4BA6">
        <w:t>“fowardMessageToLana” ao receber qualquer mensagem.</w:t>
      </w:r>
    </w:p>
    <w:p w14:paraId="239EF46A" w14:textId="59A904B3" w:rsidR="00E539FF" w:rsidRDefault="006C426E" w:rsidP="00A2716D">
      <w:pPr>
        <w:pStyle w:val="Paragrafo"/>
      </w:pPr>
      <w:r>
        <w:t>Após implementar</w:t>
      </w:r>
      <w:r w:rsidR="005042E1">
        <w:t xml:space="preserve"> a funcionalidade de encaminhamento de mensagens, </w:t>
      </w:r>
      <w:r>
        <w:t>foi criado um ponto de acesso chamado “sendMessageEndpoint”, este recebe uma requisição, que segue o padrão da IDL do PA, encaminha a mensagem recebida na requisição para o usuário de destino e por fim responde se houve algum erro ao encaminhar a mensagem.</w:t>
      </w:r>
    </w:p>
    <w:p w14:paraId="24134440" w14:textId="49AD86CF" w:rsidR="00E539FF" w:rsidRDefault="007C798A" w:rsidP="00A2716D">
      <w:pPr>
        <w:pStyle w:val="Paragrafo"/>
      </w:pPr>
      <w:r>
        <w:t xml:space="preserve">Por fim, ao finalizar o desenvolvimento das funcionalidades do agente de interface, este foi hospedado </w:t>
      </w:r>
      <w:r w:rsidR="000847A5">
        <w:t>em um</w:t>
      </w:r>
      <w:r>
        <w:t xml:space="preserve"> Heroku</w:t>
      </w:r>
      <w:r w:rsidR="000847A5">
        <w:t xml:space="preserve"> Dyno</w:t>
      </w:r>
      <w:r>
        <w:t xml:space="preserve"> para que possa estar disponível </w:t>
      </w:r>
      <w:r>
        <w:lastRenderedPageBreak/>
        <w:t xml:space="preserve">sempre que houver uma nova requisição ao ponto de acesso ou um novo evento de mensagem. O código fonte deste agente está disponível no </w:t>
      </w:r>
      <w:r w:rsidRPr="00AB2C04">
        <w:rPr>
          <w:color w:val="000000" w:themeColor="text1"/>
          <w:highlight w:val="yellow"/>
        </w:rPr>
        <w:t>Apêndice A</w:t>
      </w:r>
      <w:r>
        <w:t>.</w:t>
      </w:r>
    </w:p>
    <w:p w14:paraId="456E392F" w14:textId="77777777" w:rsidR="00E539FF" w:rsidRPr="00E539FF" w:rsidRDefault="00E539FF" w:rsidP="00A2716D">
      <w:pPr>
        <w:pStyle w:val="Paragrafo"/>
      </w:pPr>
    </w:p>
    <w:p w14:paraId="194F4210" w14:textId="77777777" w:rsidR="009A0547" w:rsidRDefault="009A0547" w:rsidP="009A0547">
      <w:pPr>
        <w:pStyle w:val="Ttulo3"/>
      </w:pPr>
      <w:r>
        <w:t>Messenger</w:t>
      </w:r>
    </w:p>
    <w:p w14:paraId="17E229F3" w14:textId="77777777" w:rsidR="00654DE5" w:rsidRDefault="00654DE5" w:rsidP="00A2716D">
      <w:pPr>
        <w:pStyle w:val="Paragrafo"/>
      </w:pPr>
    </w:p>
    <w:p w14:paraId="5A7006DF" w14:textId="5FD2DCE0" w:rsidR="00654DE5" w:rsidRDefault="003A2EBA" w:rsidP="00A2716D">
      <w:pPr>
        <w:pStyle w:val="Paragrafo"/>
      </w:pPr>
      <w:r>
        <w:t>A implementação do agente de interface do Telegram já é o suficiente para o funcionamento do SAP, entretanto, o agente do Messenger foi desenvolvido como prova de conceito de que a implantação de um novo agente de interface não acarretará em nenhuma mudança nos outros módulos já desenvolvidos e para demonstrar a facilidade de migrar ou adicionar novos meios de comunicação ao SAP.</w:t>
      </w:r>
    </w:p>
    <w:p w14:paraId="16C490AD" w14:textId="5DF02B27" w:rsidR="00654DE5" w:rsidRDefault="001F5517" w:rsidP="00A2716D">
      <w:pPr>
        <w:pStyle w:val="Paragrafo"/>
      </w:pPr>
      <w:r>
        <w:t xml:space="preserve">A criação do </w:t>
      </w:r>
      <w:r w:rsidR="00006C94">
        <w:t xml:space="preserve">agente de interface do Messenger foi realizada utilizando a linguagem de programação JavaScript e o </w:t>
      </w:r>
      <w:r w:rsidR="00006C94">
        <w:rPr>
          <w:i/>
        </w:rPr>
        <w:t>framework</w:t>
      </w:r>
      <w:r w:rsidR="00006C94">
        <w:t xml:space="preserve"> BootBot. O uso do </w:t>
      </w:r>
      <w:r w:rsidR="00006C94">
        <w:rPr>
          <w:i/>
        </w:rPr>
        <w:t>framework</w:t>
      </w:r>
      <w:r w:rsidR="00006C94">
        <w:t xml:space="preserve"> deu-se devido ao leque de funções auxiliares implementadas nele, o BootBot faz o tratamento do envio de imagens, textos, cria indicadores de digitação proporcionando ao usuário final a sensação de que existe alguém realmente conversando com ele, além das opções de marcar mensagens como lidas ou recebidas.</w:t>
      </w:r>
    </w:p>
    <w:p w14:paraId="50761AD5" w14:textId="5A7AE53A" w:rsidR="00006C94" w:rsidRDefault="00BB3A1D" w:rsidP="00A2716D">
      <w:pPr>
        <w:pStyle w:val="Paragrafo"/>
      </w:pPr>
      <w:r>
        <w:t xml:space="preserve">Para criar o </w:t>
      </w:r>
      <w:r>
        <w:rPr>
          <w:i/>
        </w:rPr>
        <w:t>bot</w:t>
      </w:r>
      <w:r>
        <w:t xml:space="preserve"> do Messenger, o primeiro passo realizado foi a criação de uma página no Facebook, o nome dado a página foi Lana. A partir do painel de controle do Facebook</w:t>
      </w:r>
      <w:r w:rsidR="004D2221">
        <w:t xml:space="preserve"> foi configurado um </w:t>
      </w:r>
      <w:r w:rsidR="004D2221">
        <w:rPr>
          <w:i/>
        </w:rPr>
        <w:t xml:space="preserve">webhook, </w:t>
      </w:r>
      <w:r w:rsidR="004D2221">
        <w:t xml:space="preserve">apresentado na </w:t>
      </w:r>
      <w:r w:rsidR="004D2221">
        <w:fldChar w:fldCharType="begin"/>
      </w:r>
      <w:r w:rsidR="004D2221">
        <w:instrText xml:space="preserve"> REF _Ref528695337 \h </w:instrText>
      </w:r>
      <w:r w:rsidR="004D2221">
        <w:fldChar w:fldCharType="separate"/>
      </w:r>
      <w:r w:rsidR="004D2221">
        <w:t xml:space="preserve">Figura </w:t>
      </w:r>
      <w:r w:rsidR="004D2221">
        <w:rPr>
          <w:noProof/>
        </w:rPr>
        <w:t>13</w:t>
      </w:r>
      <w:r w:rsidR="004D2221">
        <w:fldChar w:fldCharType="end"/>
      </w:r>
      <w:r w:rsidR="004D2221">
        <w:t>, para receber mensagens dos usuários para a página a partir do Messenger.</w:t>
      </w:r>
    </w:p>
    <w:p w14:paraId="002D7B59" w14:textId="77777777" w:rsidR="004D2221" w:rsidRDefault="004D2221" w:rsidP="00A2716D">
      <w:pPr>
        <w:pStyle w:val="Paragrafo"/>
      </w:pPr>
    </w:p>
    <w:p w14:paraId="7D278A33" w14:textId="77777777" w:rsidR="004D2221" w:rsidRDefault="004D2221" w:rsidP="004D2221">
      <w:pPr>
        <w:keepNext/>
        <w:jc w:val="center"/>
      </w:pPr>
      <w:r w:rsidRPr="004D2221">
        <w:rPr>
          <w:noProof/>
          <w:lang w:eastAsia="pt-BR"/>
        </w:rPr>
        <w:drawing>
          <wp:inline distT="0" distB="0" distL="0" distR="0" wp14:anchorId="43FBD489" wp14:editId="2D00C28B">
            <wp:extent cx="5756275" cy="3088640"/>
            <wp:effectExtent l="0" t="0" r="9525" b="1016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56275" cy="3088640"/>
                    </a:xfrm>
                    <a:prstGeom prst="rect">
                      <a:avLst/>
                    </a:prstGeom>
                  </pic:spPr>
                </pic:pic>
              </a:graphicData>
            </a:graphic>
          </wp:inline>
        </w:drawing>
      </w:r>
    </w:p>
    <w:p w14:paraId="0DEEF366" w14:textId="3D6C634D" w:rsidR="00654DE5" w:rsidRDefault="004D2221" w:rsidP="004736D3">
      <w:pPr>
        <w:pStyle w:val="Legenda"/>
      </w:pPr>
      <w:bookmarkStart w:id="12" w:name="_Ref528695337"/>
      <w:r>
        <w:t xml:space="preserve">Figura </w:t>
      </w:r>
      <w:fldSimple w:instr=" SEQ Figura \* ARABIC ">
        <w:r w:rsidR="003B7330">
          <w:rPr>
            <w:noProof/>
          </w:rPr>
          <w:t>13</w:t>
        </w:r>
      </w:fldSimple>
      <w:bookmarkEnd w:id="12"/>
      <w:r>
        <w:t xml:space="preserve"> - Painel de controle do Messenger para a página Lana</w:t>
      </w:r>
    </w:p>
    <w:p w14:paraId="59279305" w14:textId="6C5412C3" w:rsidR="006167B5" w:rsidRDefault="003F59C3" w:rsidP="00A2716D">
      <w:pPr>
        <w:pStyle w:val="Paragrafo"/>
      </w:pPr>
      <w:r>
        <w:lastRenderedPageBreak/>
        <w:t xml:space="preserve">Ao finalizar a configuração do </w:t>
      </w:r>
      <w:r>
        <w:rPr>
          <w:i/>
        </w:rPr>
        <w:t>webhook</w:t>
      </w:r>
      <w:r>
        <w:t xml:space="preserve"> no painel do Messenger, foi iniciada a implementação das funcionalidades requisitadas para que o </w:t>
      </w:r>
      <w:r>
        <w:rPr>
          <w:i/>
        </w:rPr>
        <w:t>bot</w:t>
      </w:r>
      <w:r>
        <w:t xml:space="preserve"> se torne um agente de interface. Similar ao TGFancy, o BootBot também fornece eventos de recebimentos de mensagem com algumas diferenças. Ao receber uma mensagem pelo evento, esta não possui informações sobre o usuário remetente, entretanto, o evento recebe um outro objeto além da mensagem em si, o “chat”. O objeto “chat” possui diversos métodos relacionados a atual conversação, entre eles o método “getUserProfile” que retorna o perfil do usuário que enviou aquela mensagem, além disso o “chat” fornece métodos de env</w:t>
      </w:r>
      <w:r w:rsidR="00C6795E">
        <w:t>iar novas mensagens ao usuário naquela conversa.</w:t>
      </w:r>
    </w:p>
    <w:p w14:paraId="7060B7E0" w14:textId="5592C1D8" w:rsidR="00C6795E" w:rsidRDefault="00C6795E" w:rsidP="00A2716D">
      <w:pPr>
        <w:pStyle w:val="Paragrafo"/>
      </w:pPr>
      <w:r>
        <w:t xml:space="preserve">Utilizando o evento de recebimento de mensagens foi implementado a funcionalidade encaminhamento necessária ao agente de interface. Ao receber uma nova mensagem, este evento é ativado e então o </w:t>
      </w:r>
      <w:r>
        <w:rPr>
          <w:i/>
        </w:rPr>
        <w:t>bot</w:t>
      </w:r>
      <w:r>
        <w:t xml:space="preserve"> usa o método “getUserProfile” do objeto “chat” para buscar mais informações sobre o remetente da mensagem, em seguida é chamada uma nova função, de nome “fowardMessageToLana”, que tem o mesmo objetivo da função “fowardMessageToLana” implementada no agente do Telegram. Entretanto, a função implementada no agente do Messenger recebe não somente a mensagem e o usuário, como também recebe o objeto “chat” para continuar a conversação sem a necessidade da criação de um novo objeto.</w:t>
      </w:r>
    </w:p>
    <w:p w14:paraId="6BF58CFB" w14:textId="57888AC2" w:rsidR="008C2808" w:rsidRPr="00C6795E" w:rsidRDefault="008C2808" w:rsidP="00A2716D">
      <w:pPr>
        <w:pStyle w:val="Paragrafo"/>
      </w:pPr>
      <w:r>
        <w:t>Similarmente a implementação do agente do Telegram, neste agente de interface também foi criada uma função “sendMessageEndpoint”, que tem o mesmo propósito: criar um ponto de acesso para o envio de mensagens da PA ao finalizar algum serviço para o usuário.</w:t>
      </w:r>
    </w:p>
    <w:p w14:paraId="11341289" w14:textId="69AA3D94" w:rsidR="004D2221" w:rsidRPr="000847A5" w:rsidRDefault="008C2808" w:rsidP="00A2716D">
      <w:pPr>
        <w:pStyle w:val="Paragrafo"/>
      </w:pPr>
      <w:r>
        <w:t xml:space="preserve">A implementação deste agente de interface também seguiu os padrões estabelecidos pela IDL da PA, a fim de manter um meio de comunicação funcional entre os módulos. Ao finalizar a implementação das funcionalidades </w:t>
      </w:r>
      <w:r w:rsidR="000847A5">
        <w:t xml:space="preserve">o </w:t>
      </w:r>
      <w:r w:rsidR="000847A5">
        <w:rPr>
          <w:i/>
        </w:rPr>
        <w:t>bot</w:t>
      </w:r>
      <w:r w:rsidR="000847A5">
        <w:t xml:space="preserve"> foi implantado em um Heroku Dyno com a finalidade de estabelecer uma comunicação HTTPS com o Facebook e estar disponível sempre que necessário. O código fonte deste agente está disponível no </w:t>
      </w:r>
      <w:r w:rsidR="000847A5" w:rsidRPr="000847A5">
        <w:rPr>
          <w:highlight w:val="yellow"/>
        </w:rPr>
        <w:t>Apêndice B</w:t>
      </w:r>
      <w:r w:rsidR="000847A5">
        <w:t>.</w:t>
      </w:r>
    </w:p>
    <w:p w14:paraId="79D875D6" w14:textId="77777777" w:rsidR="004D2221" w:rsidRPr="00654DE5" w:rsidRDefault="004D2221" w:rsidP="00A2716D">
      <w:pPr>
        <w:pStyle w:val="Paragrafo"/>
      </w:pPr>
    </w:p>
    <w:p w14:paraId="10A6111E" w14:textId="77777777" w:rsidR="009A0547" w:rsidRDefault="009A0547" w:rsidP="009A0547">
      <w:pPr>
        <w:pStyle w:val="Ttulo2"/>
      </w:pPr>
      <w:r>
        <w:t>Banco de Dados</w:t>
      </w:r>
    </w:p>
    <w:p w14:paraId="5997132C" w14:textId="77777777" w:rsidR="00846ED9" w:rsidRDefault="00846ED9" w:rsidP="00A2716D">
      <w:pPr>
        <w:pStyle w:val="Paragrafo"/>
      </w:pPr>
    </w:p>
    <w:p w14:paraId="13C76EB5" w14:textId="09F75F3A" w:rsidR="00846ED9" w:rsidRDefault="00C30658" w:rsidP="00A2716D">
      <w:pPr>
        <w:pStyle w:val="Paragrafo"/>
      </w:pPr>
      <w:r>
        <w:t xml:space="preserve">O objetivo do módulo de banco de dados é armazenar informações referentes </w:t>
      </w:r>
      <w:r w:rsidR="00E73AC5">
        <w:t xml:space="preserve">aos usuários </w:t>
      </w:r>
      <w:r w:rsidR="00B134D3">
        <w:t xml:space="preserve">do SAP </w:t>
      </w:r>
      <w:r w:rsidR="00E73AC5">
        <w:t xml:space="preserve">e armazenar os contextos das </w:t>
      </w:r>
      <w:r w:rsidR="005D7E20">
        <w:t>conversas</w:t>
      </w:r>
      <w:r w:rsidR="00E73AC5">
        <w:t xml:space="preserve">, estruturas que </w:t>
      </w:r>
      <w:r w:rsidR="00E73AC5">
        <w:lastRenderedPageBreak/>
        <w:t>auxiliam o módulo de entendimento de linguagem natural a acompanhar o fluxo das conversações.</w:t>
      </w:r>
    </w:p>
    <w:p w14:paraId="720CE991" w14:textId="554C1FEF" w:rsidR="002F4B00" w:rsidRDefault="00413626" w:rsidP="00A2716D">
      <w:pPr>
        <w:pStyle w:val="Paragrafo"/>
      </w:pPr>
      <w:r>
        <w:t xml:space="preserve">Para a implementação deste módulo foi utilizado a plataforma BaaS Back4App, pois esta proporciona facilidade e conforto para criar e gerenciar bancos de dados em nuvem. </w:t>
      </w:r>
      <w:r w:rsidR="00984626">
        <w:t>Também foi</w:t>
      </w:r>
      <w:r w:rsidR="00940F8C">
        <w:t xml:space="preserve"> utilizado a linguagem de programação JavaScript para a criação de </w:t>
      </w:r>
      <w:r w:rsidR="00940F8C">
        <w:rPr>
          <w:i/>
        </w:rPr>
        <w:t>Cloud Functions</w:t>
      </w:r>
      <w:r w:rsidR="00940F8C">
        <w:t xml:space="preserve"> a partir da biblioteca fornecida pelo Back4App.</w:t>
      </w:r>
    </w:p>
    <w:p w14:paraId="0CBAF0FE" w14:textId="131ED438" w:rsidR="00814433" w:rsidRDefault="00814433" w:rsidP="00A2716D">
      <w:pPr>
        <w:pStyle w:val="Paragrafo"/>
      </w:pPr>
      <w:r>
        <w:t>Para dar inicio a implementação deste módulo, primeiramente</w:t>
      </w:r>
      <w:r w:rsidR="00841ACF">
        <w:t>,</w:t>
      </w:r>
      <w:r>
        <w:t xml:space="preserve"> a partir do painel de controle do Back4App foi criado um novo projeto “lana”</w:t>
      </w:r>
      <w:r w:rsidR="00E17B44">
        <w:t xml:space="preserve">. Para ajustar o projeto as necessidades do PA, a classe de usuário, criada por padrão, foi modificada adicionando um novo campo “nome” com o objetivo de armazenar os nomes dos usuários do SAP. </w:t>
      </w:r>
      <w:r w:rsidR="00FD20C5">
        <w:t>Por fim, a</w:t>
      </w:r>
      <w:r w:rsidR="00E17B44">
        <w:t>inda no painel de controle, foi criad</w:t>
      </w:r>
      <w:r w:rsidR="00FD20C5">
        <w:t>a uma nova classe, chamada “Context”, nesta classe somente foi necessário criar um campo de nome “context” que armazena um valor do tipo objeto, com o objetivo de atribuir a este campo as estruturas de contexto das conversações.</w:t>
      </w:r>
    </w:p>
    <w:p w14:paraId="398C7F3B" w14:textId="5817CDA4" w:rsidR="001B1469" w:rsidRPr="001B1469" w:rsidRDefault="001B1469" w:rsidP="00A2716D">
      <w:pPr>
        <w:pStyle w:val="Paragrafo"/>
      </w:pPr>
      <w:r>
        <w:t xml:space="preserve">Após ajustar as configurações do Back4App pelo painel de controle, deu-se inicio a implementação das </w:t>
      </w:r>
      <w:r>
        <w:rPr>
          <w:i/>
        </w:rPr>
        <w:t>Cloud Functions</w:t>
      </w:r>
      <w:r>
        <w:t xml:space="preserve"> necessárias para o controle das operações no banco de dados. Foi criado funções com o objetivo de obter um usuário a partir de um valor de um campo, adicionar, modificar ou remover o valor de um campo de um usuário, registrar novos usuários, fazer o </w:t>
      </w:r>
      <w:r>
        <w:rPr>
          <w:i/>
        </w:rPr>
        <w:t>login</w:t>
      </w:r>
      <w:r>
        <w:t xml:space="preserve"> de um usuário, criar ou alterar um “context”</w:t>
      </w:r>
      <w:r w:rsidR="006D2402">
        <w:t>, obter um “context” a partir de um número de identificação única de interface de um usuário e por fim foi criada uma rotina que é executada a cada 24 horas que tem como objetivo apagar do banco de dados informações que contenham senhas do usuário de sistemas de terceiros</w:t>
      </w:r>
      <w:r w:rsidR="002C774F">
        <w:t>, como por exemplo uma</w:t>
      </w:r>
      <w:r w:rsidR="00926EB0">
        <w:t xml:space="preserve"> senha</w:t>
      </w:r>
      <w:r w:rsidR="002C774F">
        <w:t xml:space="preserve"> de </w:t>
      </w:r>
      <w:r w:rsidR="00C14D3A">
        <w:t>usuário</w:t>
      </w:r>
      <w:r w:rsidR="00926EB0">
        <w:t xml:space="preserve"> do portal Sagres</w:t>
      </w:r>
      <w:r w:rsidR="006D2402">
        <w:t>.</w:t>
      </w:r>
    </w:p>
    <w:p w14:paraId="64EEC28F" w14:textId="5259E063" w:rsidR="00846ED9" w:rsidRDefault="000F4C57" w:rsidP="00A2716D">
      <w:pPr>
        <w:pStyle w:val="Paragrafo"/>
      </w:pPr>
      <w:r>
        <w:t xml:space="preserve">Apesar de não ter previamente configurado nenhuma conexão entre a classe “Context” e a classe de usuário, uma relação entre elas é criada a partir do momento que é registrado um novo usuário no banco de dados. Ao registrar um novo usuário, utilizando a </w:t>
      </w:r>
      <w:r>
        <w:rPr>
          <w:i/>
        </w:rPr>
        <w:t>Cloud Function</w:t>
      </w:r>
      <w:r>
        <w:t xml:space="preserve"> responsável, é criado um novo campo na tabela de usuário, este campo </w:t>
      </w:r>
      <w:r w:rsidR="009970AB">
        <w:t>é</w:t>
      </w:r>
      <w:r>
        <w:t xml:space="preserve"> construído para ter o nome do agente de interface que o usuário está utilizando e o valor atribuído a este campo é o número identificador único informado pelo agente de interface, por exemplo, se um usuário entrar em contato a partir do Telegram é criado um novo campo na classe usuário chamado “telegram” e o valor </w:t>
      </w:r>
      <w:r w:rsidR="00DE5960">
        <w:t>deste campo é atribuído para esse usuário como o número de identificação informado pelo agente de interface do Telegram</w:t>
      </w:r>
      <w:r w:rsidR="00F8241D">
        <w:t xml:space="preserve">, </w:t>
      </w:r>
      <w:r w:rsidR="00666DD1">
        <w:t>mesmo com a</w:t>
      </w:r>
      <w:r w:rsidR="00F8241D">
        <w:t xml:space="preserve"> comunicação dos dois </w:t>
      </w:r>
      <w:r w:rsidR="00F8241D">
        <w:lastRenderedPageBreak/>
        <w:t xml:space="preserve">módulos não </w:t>
      </w:r>
      <w:r w:rsidR="00666DD1">
        <w:t>sendo</w:t>
      </w:r>
      <w:r w:rsidR="00F8241D">
        <w:t xml:space="preserve"> rea</w:t>
      </w:r>
      <w:r w:rsidR="00AD32D0">
        <w:t xml:space="preserve">lizadas diretamente, a Lana repassa </w:t>
      </w:r>
      <w:r w:rsidR="00F8241D">
        <w:t>essas informações a este módulo</w:t>
      </w:r>
      <w:r w:rsidR="00DE5960">
        <w:t>.</w:t>
      </w:r>
      <w:r w:rsidR="009970AB">
        <w:t xml:space="preserve"> </w:t>
      </w:r>
    </w:p>
    <w:p w14:paraId="1C7671C9" w14:textId="75DD7293" w:rsidR="009970AB" w:rsidRDefault="006013B3" w:rsidP="00A2716D">
      <w:pPr>
        <w:pStyle w:val="Paragrafo"/>
      </w:pPr>
      <w:r>
        <w:t>Similarmente</w:t>
      </w:r>
      <w:r w:rsidR="009970AB">
        <w:t xml:space="preserve"> a criação de um novo usuário, ao criar uma nova entrada para a classe “Context” a </w:t>
      </w:r>
      <w:r w:rsidR="009970AB">
        <w:rPr>
          <w:i/>
        </w:rPr>
        <w:t>Cloud Function</w:t>
      </w:r>
      <w:r w:rsidR="009970AB">
        <w:t xml:space="preserve"> implementada também adiciona um novo campo a esta classe com o nome do agente de interface responsável por aquela conversação e o valor atribuído é o número de identificação única do usuário que possui </w:t>
      </w:r>
      <w:r w:rsidR="002F4D9B">
        <w:t xml:space="preserve">o objeto </w:t>
      </w:r>
      <w:r w:rsidR="009970AB">
        <w:t>“context”</w:t>
      </w:r>
      <w:r w:rsidR="002F4D9B">
        <w:t xml:space="preserve"> a ser armazenado</w:t>
      </w:r>
      <w:r w:rsidR="009970AB">
        <w:t>.</w:t>
      </w:r>
    </w:p>
    <w:p w14:paraId="669A625A" w14:textId="3BB08504" w:rsidR="00A365F3" w:rsidRDefault="00A365F3" w:rsidP="00A2716D">
      <w:pPr>
        <w:pStyle w:val="Paragrafo"/>
      </w:pPr>
      <w:r>
        <w:t>Desta maneira, ao procurar por um contexto de conversa</w:t>
      </w:r>
      <w:r w:rsidR="006013B3">
        <w:t xml:space="preserve"> ou</w:t>
      </w:r>
      <w:r w:rsidR="00115FE7">
        <w:t xml:space="preserve"> procurar informações de um usuá</w:t>
      </w:r>
      <w:r w:rsidR="006013B3">
        <w:t>rio</w:t>
      </w:r>
      <w:r>
        <w:t xml:space="preserve">, é possível buscar a partir do número de identificação </w:t>
      </w:r>
      <w:r w:rsidR="006013B3">
        <w:t>único do agente de interface e obter.</w:t>
      </w:r>
    </w:p>
    <w:p w14:paraId="7A6DCD57" w14:textId="083807A2" w:rsidR="001B41EA" w:rsidRPr="00BF6F1E" w:rsidRDefault="001B41EA" w:rsidP="00A2716D">
      <w:pPr>
        <w:pStyle w:val="Paragrafo"/>
      </w:pPr>
      <w:r>
        <w:t xml:space="preserve">Por fim, todas as </w:t>
      </w:r>
      <w:r>
        <w:rPr>
          <w:i/>
        </w:rPr>
        <w:t>Cloud Functions</w:t>
      </w:r>
      <w:r>
        <w:t xml:space="preserve"> criadas foram implantadas no Back4App e podem ser executadas via requisições HTTPS utilizando a REST API fornecida pelo próprio Back4App, a partir do painel de controle da plataforma ou utilizando o método </w:t>
      </w:r>
      <w:r w:rsidR="003E22BC">
        <w:t xml:space="preserve">“run” do objeto </w:t>
      </w:r>
      <w:r>
        <w:t>“Cloud” da biblioteca de desenvolvimento do Back4App.</w:t>
      </w:r>
      <w:r w:rsidR="00E954C4">
        <w:t xml:space="preserve"> O código fonte da</w:t>
      </w:r>
      <w:r w:rsidR="00C84923">
        <w:t>s</w:t>
      </w:r>
      <w:r w:rsidR="00E954C4">
        <w:t xml:space="preserve"> </w:t>
      </w:r>
      <w:r w:rsidR="00BF6F1E">
        <w:rPr>
          <w:i/>
        </w:rPr>
        <w:t>Cloud Functions</w:t>
      </w:r>
      <w:r w:rsidR="00BF6F1E">
        <w:t xml:space="preserve"> pode ser observado no </w:t>
      </w:r>
      <w:r w:rsidR="00BF6F1E" w:rsidRPr="00BF6F1E">
        <w:rPr>
          <w:highlight w:val="yellow"/>
        </w:rPr>
        <w:t>Apêndice C</w:t>
      </w:r>
      <w:r w:rsidR="00BF6F1E">
        <w:t>.</w:t>
      </w:r>
    </w:p>
    <w:p w14:paraId="5014D143" w14:textId="77777777" w:rsidR="00846ED9" w:rsidRPr="00846ED9" w:rsidRDefault="00846ED9" w:rsidP="00A2716D">
      <w:pPr>
        <w:pStyle w:val="Paragrafo"/>
      </w:pPr>
    </w:p>
    <w:p w14:paraId="5CB35525" w14:textId="27E99163" w:rsidR="009A0547" w:rsidRDefault="009A0547" w:rsidP="009A0547">
      <w:pPr>
        <w:pStyle w:val="Ttulo2"/>
      </w:pPr>
      <w:r>
        <w:t>Entendimento de Linguagem Natural</w:t>
      </w:r>
    </w:p>
    <w:p w14:paraId="04B64ED0" w14:textId="77777777" w:rsidR="0096652C" w:rsidRDefault="0096652C" w:rsidP="00A2716D">
      <w:pPr>
        <w:pStyle w:val="Paragrafo"/>
      </w:pPr>
    </w:p>
    <w:p w14:paraId="60FA417A" w14:textId="2E93D08C" w:rsidR="0096652C" w:rsidRDefault="00C6670C" w:rsidP="00A2716D">
      <w:pPr>
        <w:pStyle w:val="Paragrafo"/>
      </w:pPr>
      <w:r>
        <w:t>O módulo de entendimento de linguagem natural tem como objetivo interpretar mensagens textuais, recebidas pelos usuários do SAP, identific</w:t>
      </w:r>
      <w:r w:rsidR="00115FE7">
        <w:t>ando as intenções do usuá</w:t>
      </w:r>
      <w:r>
        <w:t>rio com o serviço de assistência pessoal</w:t>
      </w:r>
      <w:r w:rsidR="006C6201">
        <w:t xml:space="preserve"> </w:t>
      </w:r>
      <w:r>
        <w:t>e manter um fluxo contextual de conversação.</w:t>
      </w:r>
    </w:p>
    <w:p w14:paraId="3170539A" w14:textId="70901575" w:rsidR="000D285A" w:rsidRPr="00C94B32" w:rsidRDefault="000D285A" w:rsidP="00A2716D">
      <w:pPr>
        <w:pStyle w:val="Paragrafo"/>
      </w:pPr>
      <w:r>
        <w:t>A implementação deste módulo foi realizada a partir do serviço do IBM Watson, o Watson Assistant.</w:t>
      </w:r>
      <w:r w:rsidR="00C94B32">
        <w:t xml:space="preserve"> Através da plataforma IBM Cloud</w:t>
      </w:r>
      <w:r w:rsidR="001363BD">
        <w:t>,</w:t>
      </w:r>
      <w:r w:rsidR="00C94B32">
        <w:t xml:space="preserve"> foi criado um novo </w:t>
      </w:r>
      <w:r w:rsidR="00C94B32">
        <w:rPr>
          <w:i/>
        </w:rPr>
        <w:t>workspace</w:t>
      </w:r>
      <w:r w:rsidR="00C94B32">
        <w:t xml:space="preserve"> para tratar das conversações da PA a respeito dos seus serviços disponíveis</w:t>
      </w:r>
      <w:r w:rsidR="000F116C">
        <w:t xml:space="preserve"> e</w:t>
      </w:r>
      <w:r w:rsidR="00C94B32">
        <w:t xml:space="preserve"> algumas conversas triviais.</w:t>
      </w:r>
    </w:p>
    <w:p w14:paraId="032C0ABF" w14:textId="1E811D3B" w:rsidR="0044325E" w:rsidRDefault="00FF2C6C" w:rsidP="00A2716D">
      <w:pPr>
        <w:pStyle w:val="Paragrafo"/>
      </w:pPr>
      <w:r>
        <w:t xml:space="preserve">Com o </w:t>
      </w:r>
      <w:r>
        <w:rPr>
          <w:i/>
        </w:rPr>
        <w:t>workspace</w:t>
      </w:r>
      <w:r>
        <w:t xml:space="preserve"> criado, deu-se inicio a configuração dele, foram criadas as </w:t>
      </w:r>
      <w:r>
        <w:rPr>
          <w:i/>
        </w:rPr>
        <w:t>Intents</w:t>
      </w:r>
      <w:r>
        <w:t xml:space="preserve">, </w:t>
      </w:r>
      <w:r>
        <w:rPr>
          <w:i/>
        </w:rPr>
        <w:t>Entities</w:t>
      </w:r>
      <w:r>
        <w:t xml:space="preserve"> e </w:t>
      </w:r>
      <w:r>
        <w:rPr>
          <w:i/>
        </w:rPr>
        <w:t>Dialogs</w:t>
      </w:r>
      <w:r>
        <w:t xml:space="preserve"> necessários para o funcionamento do serviço. </w:t>
      </w:r>
      <w:r w:rsidR="000D3E06">
        <w:t>Inicialmente</w:t>
      </w:r>
      <w:r>
        <w:t xml:space="preserve"> foram cadastradas </w:t>
      </w:r>
      <w:r w:rsidR="000D3E06">
        <w:t xml:space="preserve">as </w:t>
      </w:r>
      <w:r>
        <w:rPr>
          <w:i/>
        </w:rPr>
        <w:t>Intents</w:t>
      </w:r>
      <w:r>
        <w:t xml:space="preserve"> </w:t>
      </w:r>
      <w:r w:rsidR="000D3E06">
        <w:t xml:space="preserve">que demonstravam ações triviais em conversas, como agradecimentos, negações, afirmações e </w:t>
      </w:r>
      <w:r w:rsidR="009467D4">
        <w:t>saudações</w:t>
      </w:r>
      <w:r w:rsidR="000D3E06">
        <w:t>.</w:t>
      </w:r>
      <w:r w:rsidR="009467D4">
        <w:t xml:space="preserve"> </w:t>
      </w:r>
      <w:r w:rsidR="007E48C8">
        <w:t xml:space="preserve">Em seguida foram cadastradas as </w:t>
      </w:r>
      <w:r w:rsidR="007E48C8">
        <w:rPr>
          <w:i/>
        </w:rPr>
        <w:t>Intents</w:t>
      </w:r>
      <w:r w:rsidR="007E48C8">
        <w:t xml:space="preserve"> que representavam os serviços disponíveis pela Lana</w:t>
      </w:r>
      <w:r w:rsidR="00BB76C2">
        <w:t>, e</w:t>
      </w:r>
      <w:r w:rsidR="00E07C6A">
        <w:t>stas têm</w:t>
      </w:r>
      <w:r w:rsidR="00DC52B1">
        <w:t xml:space="preserve"> como objetivo identificar nas mensagens a intenção do usuário requisitar ao SAP a execução de algum serviço.</w:t>
      </w:r>
      <w:r w:rsidR="002C3A34">
        <w:t xml:space="preserve"> </w:t>
      </w:r>
      <w:r w:rsidR="0047396D">
        <w:t xml:space="preserve">Além das </w:t>
      </w:r>
      <w:r w:rsidR="0047396D">
        <w:rPr>
          <w:i/>
        </w:rPr>
        <w:t>Intents</w:t>
      </w:r>
      <w:r w:rsidR="0047396D">
        <w:t xml:space="preserve"> de serviço, t</w:t>
      </w:r>
      <w:r w:rsidR="002C3A34" w:rsidRPr="0047396D">
        <w:t>ambém</w:t>
      </w:r>
      <w:r w:rsidR="002C3A34">
        <w:t xml:space="preserve"> </w:t>
      </w:r>
      <w:r w:rsidR="0047396D">
        <w:t>foram</w:t>
      </w:r>
      <w:r w:rsidR="002C3A34">
        <w:t xml:space="preserve"> criadas </w:t>
      </w:r>
      <w:r w:rsidR="002C3A34">
        <w:rPr>
          <w:i/>
        </w:rPr>
        <w:t>Intents</w:t>
      </w:r>
      <w:r w:rsidR="002C3A34">
        <w:t xml:space="preserve"> para o registro do usuário </w:t>
      </w:r>
      <w:r w:rsidR="00B7107E">
        <w:t>ao SAP.</w:t>
      </w:r>
      <w:r w:rsidR="00BB76C2">
        <w:t xml:space="preserve"> Algumas podem ser vistas na </w:t>
      </w:r>
      <w:r w:rsidR="00BB76C2">
        <w:fldChar w:fldCharType="begin"/>
      </w:r>
      <w:r w:rsidR="00BB76C2">
        <w:instrText xml:space="preserve"> REF _Ref528784988 \h </w:instrText>
      </w:r>
      <w:r w:rsidR="00BB76C2">
        <w:fldChar w:fldCharType="separate"/>
      </w:r>
      <w:r w:rsidR="00BB76C2">
        <w:t xml:space="preserve">Figura </w:t>
      </w:r>
      <w:r w:rsidR="00BB76C2">
        <w:rPr>
          <w:noProof/>
        </w:rPr>
        <w:t>14</w:t>
      </w:r>
      <w:r w:rsidR="00BB76C2">
        <w:fldChar w:fldCharType="end"/>
      </w:r>
      <w:r w:rsidR="00BB76C2">
        <w:t>.</w:t>
      </w:r>
    </w:p>
    <w:p w14:paraId="070184D0" w14:textId="77777777" w:rsidR="009E2F59" w:rsidRDefault="0044325E" w:rsidP="009E2F59">
      <w:pPr>
        <w:keepNext/>
        <w:jc w:val="center"/>
      </w:pPr>
      <w:r w:rsidRPr="0044325E">
        <w:lastRenderedPageBreak/>
        <w:drawing>
          <wp:inline distT="0" distB="0" distL="0" distR="0" wp14:anchorId="64697F14" wp14:editId="7945B767">
            <wp:extent cx="5756275" cy="3061335"/>
            <wp:effectExtent l="0" t="0" r="9525" b="1206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56275" cy="3061335"/>
                    </a:xfrm>
                    <a:prstGeom prst="rect">
                      <a:avLst/>
                    </a:prstGeom>
                  </pic:spPr>
                </pic:pic>
              </a:graphicData>
            </a:graphic>
          </wp:inline>
        </w:drawing>
      </w:r>
    </w:p>
    <w:p w14:paraId="3162B7DD" w14:textId="7E5A1738" w:rsidR="0044325E" w:rsidRDefault="009E2F59" w:rsidP="009E2F59">
      <w:pPr>
        <w:pStyle w:val="Legenda"/>
      </w:pPr>
      <w:bookmarkStart w:id="13" w:name="_Ref528784988"/>
      <w:r>
        <w:t xml:space="preserve">Figura </w:t>
      </w:r>
      <w:fldSimple w:instr=" SEQ Figura \* ARABIC ">
        <w:r w:rsidR="003B7330">
          <w:rPr>
            <w:noProof/>
          </w:rPr>
          <w:t>14</w:t>
        </w:r>
      </w:fldSimple>
      <w:bookmarkEnd w:id="13"/>
      <w:r>
        <w:t xml:space="preserve"> - </w:t>
      </w:r>
      <w:r>
        <w:rPr>
          <w:i/>
        </w:rPr>
        <w:t>Intents</w:t>
      </w:r>
    </w:p>
    <w:p w14:paraId="5EFAB2F6" w14:textId="77777777" w:rsidR="009E2F59" w:rsidRDefault="009E2F59" w:rsidP="00A2716D">
      <w:pPr>
        <w:pStyle w:val="Paragrafo"/>
      </w:pPr>
    </w:p>
    <w:p w14:paraId="4A6B1BE4" w14:textId="762FA096" w:rsidR="00CB6790" w:rsidRDefault="006D26F7" w:rsidP="00A2716D">
      <w:pPr>
        <w:pStyle w:val="Paragrafo"/>
      </w:pPr>
      <w:r>
        <w:t xml:space="preserve">Em seguida, foram cadastradas novas </w:t>
      </w:r>
      <w:r>
        <w:rPr>
          <w:i/>
        </w:rPr>
        <w:t>Entities</w:t>
      </w:r>
      <w:r>
        <w:t xml:space="preserve"> para identificar informações necessárias à execução de um serviço e para o cadastro de usuário do SAP. Foram criadas as </w:t>
      </w:r>
      <w:r>
        <w:rPr>
          <w:i/>
        </w:rPr>
        <w:t>Entities</w:t>
      </w:r>
      <w:r>
        <w:t xml:space="preserve"> para reconhecer códigos de disciplinas da UESC</w:t>
      </w:r>
      <w:r w:rsidR="00FC0298">
        <w:t xml:space="preserve"> (@sagres_info)</w:t>
      </w:r>
      <w:r>
        <w:t>, nome de usuário e senha do portal Sagres</w:t>
      </w:r>
      <w:r w:rsidR="00FC0298">
        <w:t xml:space="preserve"> (@usuario_sagres_info)</w:t>
      </w:r>
      <w:r>
        <w:t xml:space="preserve"> e do próprio SAP</w:t>
      </w:r>
      <w:r w:rsidR="00FC0298">
        <w:t xml:space="preserve"> (@usuario_lana_info)</w:t>
      </w:r>
      <w:r w:rsidR="00751DD0">
        <w:t xml:space="preserve">, estas podem ser </w:t>
      </w:r>
      <w:r w:rsidR="00BB7CA8">
        <w:t>observadas</w:t>
      </w:r>
      <w:r w:rsidR="00C62A41">
        <w:t xml:space="preserve"> na </w:t>
      </w:r>
      <w:r w:rsidR="00B1557A">
        <w:fldChar w:fldCharType="begin"/>
      </w:r>
      <w:r w:rsidR="00B1557A">
        <w:instrText xml:space="preserve"> REF _Ref528784446 \h </w:instrText>
      </w:r>
      <w:r w:rsidR="00B1557A">
        <w:fldChar w:fldCharType="separate"/>
      </w:r>
      <w:r w:rsidR="00B1557A">
        <w:t xml:space="preserve">Figura </w:t>
      </w:r>
      <w:r w:rsidR="00B1557A">
        <w:rPr>
          <w:noProof/>
        </w:rPr>
        <w:t>15</w:t>
      </w:r>
      <w:r w:rsidR="00B1557A">
        <w:fldChar w:fldCharType="end"/>
      </w:r>
      <w:r w:rsidR="00A53610">
        <w:t>.</w:t>
      </w:r>
    </w:p>
    <w:p w14:paraId="03C8167D" w14:textId="77777777" w:rsidR="00C62A41" w:rsidRPr="006D26F7" w:rsidRDefault="00C62A41" w:rsidP="00A2716D">
      <w:pPr>
        <w:pStyle w:val="Paragrafo"/>
      </w:pPr>
    </w:p>
    <w:p w14:paraId="3DA6CB80" w14:textId="77777777" w:rsidR="00C62A41" w:rsidRDefault="00C62A41" w:rsidP="00C62A41">
      <w:pPr>
        <w:keepNext/>
        <w:jc w:val="center"/>
      </w:pPr>
      <w:r w:rsidRPr="00C62A41">
        <w:drawing>
          <wp:inline distT="0" distB="0" distL="0" distR="0" wp14:anchorId="23863DD6" wp14:editId="04992FB6">
            <wp:extent cx="5756275" cy="3061335"/>
            <wp:effectExtent l="0" t="0" r="9525" b="1206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56275" cy="3061335"/>
                    </a:xfrm>
                    <a:prstGeom prst="rect">
                      <a:avLst/>
                    </a:prstGeom>
                  </pic:spPr>
                </pic:pic>
              </a:graphicData>
            </a:graphic>
          </wp:inline>
        </w:drawing>
      </w:r>
    </w:p>
    <w:p w14:paraId="79141503" w14:textId="628D1AD3" w:rsidR="008B516A" w:rsidRDefault="00C62A41" w:rsidP="00694896">
      <w:pPr>
        <w:pStyle w:val="Legenda"/>
      </w:pPr>
      <w:bookmarkStart w:id="14" w:name="_Ref528784446"/>
      <w:r>
        <w:t xml:space="preserve">Figura </w:t>
      </w:r>
      <w:fldSimple w:instr=" SEQ Figura \* ARABIC ">
        <w:r w:rsidR="003B7330">
          <w:rPr>
            <w:noProof/>
          </w:rPr>
          <w:t>15</w:t>
        </w:r>
      </w:fldSimple>
      <w:bookmarkEnd w:id="14"/>
      <w:r>
        <w:t xml:space="preserve"> – </w:t>
      </w:r>
      <w:r>
        <w:rPr>
          <w:i/>
        </w:rPr>
        <w:t>Entities</w:t>
      </w:r>
    </w:p>
    <w:p w14:paraId="7A90BD09" w14:textId="5F16DD26" w:rsidR="00FB67EF" w:rsidRDefault="0089034A" w:rsidP="00A2716D">
      <w:pPr>
        <w:pStyle w:val="Paragrafo"/>
      </w:pPr>
      <w:r>
        <w:lastRenderedPageBreak/>
        <w:t>Após</w:t>
      </w:r>
      <w:r w:rsidR="005E4E0C">
        <w:t xml:space="preserve"> </w:t>
      </w:r>
      <w:r>
        <w:t>a criação de</w:t>
      </w:r>
      <w:r w:rsidR="005E4E0C">
        <w:t xml:space="preserve"> </w:t>
      </w:r>
      <w:r w:rsidR="005E4E0C">
        <w:rPr>
          <w:i/>
        </w:rPr>
        <w:t>Intents</w:t>
      </w:r>
      <w:r w:rsidR="005E4E0C">
        <w:t xml:space="preserve"> e </w:t>
      </w:r>
      <w:r w:rsidR="005E4E0C">
        <w:rPr>
          <w:i/>
        </w:rPr>
        <w:t>Entities</w:t>
      </w:r>
      <w:r>
        <w:t>, foram implementado</w:t>
      </w:r>
      <w:r w:rsidR="00876779">
        <w:t>s</w:t>
      </w:r>
      <w:r>
        <w:t xml:space="preserve"> os </w:t>
      </w:r>
      <w:r>
        <w:rPr>
          <w:i/>
        </w:rPr>
        <w:t>Dialogs</w:t>
      </w:r>
      <w:r w:rsidR="00DB28A4">
        <w:rPr>
          <w:i/>
        </w:rPr>
        <w:t>,</w:t>
      </w:r>
      <w:r>
        <w:t xml:space="preserve"> objetivando a criação do fluxo de conversação de acordo com cada </w:t>
      </w:r>
      <w:r>
        <w:rPr>
          <w:i/>
        </w:rPr>
        <w:t>Intent</w:t>
      </w:r>
      <w:r>
        <w:t xml:space="preserve"> identificada</w:t>
      </w:r>
      <w:r w:rsidR="00956572">
        <w:t xml:space="preserve"> nas mensagens textuais</w:t>
      </w:r>
      <w:r>
        <w:t>.</w:t>
      </w:r>
      <w:r w:rsidR="00257A47">
        <w:t xml:space="preserve"> Primeiramente foram implementados os fluxos de conversa para o cadastro ou </w:t>
      </w:r>
      <w:r w:rsidR="00257A47">
        <w:rPr>
          <w:i/>
        </w:rPr>
        <w:t>login</w:t>
      </w:r>
      <w:r w:rsidR="00257A47">
        <w:t xml:space="preserve"> de um usuário</w:t>
      </w:r>
      <w:r w:rsidR="00AF46D9">
        <w:t>,</w:t>
      </w:r>
      <w:r w:rsidR="00B065EB">
        <w:t xml:space="preserve"> </w:t>
      </w:r>
      <w:r w:rsidR="003B7330">
        <w:fldChar w:fldCharType="begin"/>
      </w:r>
      <w:r w:rsidR="003B7330">
        <w:instrText xml:space="preserve"> REF _Ref528785887 \h </w:instrText>
      </w:r>
      <w:r w:rsidR="003B7330">
        <w:fldChar w:fldCharType="separate"/>
      </w:r>
      <w:r w:rsidR="003B7330">
        <w:t xml:space="preserve">Figura </w:t>
      </w:r>
      <w:r w:rsidR="003B7330">
        <w:rPr>
          <w:noProof/>
        </w:rPr>
        <w:t>16</w:t>
      </w:r>
      <w:r w:rsidR="003B7330">
        <w:fldChar w:fldCharType="end"/>
      </w:r>
      <w:r w:rsidR="00B065EB">
        <w:t>,</w:t>
      </w:r>
      <w:r w:rsidR="00AF46D9">
        <w:t xml:space="preserve"> o nó responsável pelo</w:t>
      </w:r>
      <w:r w:rsidR="00814F4B">
        <w:t xml:space="preserve"> inicio deste</w:t>
      </w:r>
      <w:r w:rsidR="00AF46D9">
        <w:t xml:space="preserve"> </w:t>
      </w:r>
      <w:r w:rsidR="00814F4B">
        <w:t>fluxo de conversa</w:t>
      </w:r>
      <w:r w:rsidR="00AF46D9">
        <w:t xml:space="preserve"> é o “Bem-vindo”</w:t>
      </w:r>
      <w:r w:rsidR="00330172">
        <w:t>,</w:t>
      </w:r>
      <w:r w:rsidR="00AF46D9">
        <w:t xml:space="preserve"> </w:t>
      </w:r>
      <w:r w:rsidR="00837E3A">
        <w:t xml:space="preserve">este é o nó criado por padrão </w:t>
      </w:r>
      <w:r w:rsidR="00AF46D9">
        <w:t>que sempre é primeiro a ser executado em novas conversações.</w:t>
      </w:r>
      <w:r w:rsidR="00B065EB">
        <w:t xml:space="preserve"> Ao entrar no nó “Bem-vindo” é perguntado ao usuário se ele já possui uma conta com o SAP, caso seja confirmado a existência de uma conta então o fluxo muda para o nó responsável pela conversação com usuários que desejam fazer </w:t>
      </w:r>
      <w:r w:rsidR="00B065EB">
        <w:rPr>
          <w:i/>
        </w:rPr>
        <w:t>login</w:t>
      </w:r>
      <w:r w:rsidR="00CC3D88">
        <w:rPr>
          <w:i/>
        </w:rPr>
        <w:t xml:space="preserve"> </w:t>
      </w:r>
      <w:r w:rsidR="00CC3D88" w:rsidRPr="00CC3D88">
        <w:t>(</w:t>
      </w:r>
      <w:r w:rsidR="00CC3D88">
        <w:t>nó #Usuario_Entrar</w:t>
      </w:r>
      <w:r w:rsidR="00CC3D88" w:rsidRPr="00CC3D88">
        <w:t>)</w:t>
      </w:r>
      <w:r w:rsidR="00B065EB">
        <w:t>, caso seja negada a existência de uma conta então o a conversa será movida para o nó responsável por criações de novas contas</w:t>
      </w:r>
      <w:r w:rsidR="00F92380">
        <w:t xml:space="preserve"> (nó #Usuario_Registrar)</w:t>
      </w:r>
      <w:r w:rsidR="00B065EB">
        <w:t>.</w:t>
      </w:r>
    </w:p>
    <w:p w14:paraId="6D104362" w14:textId="77777777" w:rsidR="00B065EB" w:rsidRPr="00B065EB" w:rsidRDefault="00B065EB" w:rsidP="00A2716D">
      <w:pPr>
        <w:pStyle w:val="Paragrafo"/>
      </w:pPr>
    </w:p>
    <w:p w14:paraId="02555BD2" w14:textId="77777777" w:rsidR="003B7330" w:rsidRDefault="00B065EB" w:rsidP="003B7330">
      <w:pPr>
        <w:keepNext/>
        <w:jc w:val="center"/>
      </w:pPr>
      <w:r w:rsidRPr="00B065EB">
        <w:drawing>
          <wp:inline distT="0" distB="0" distL="0" distR="0" wp14:anchorId="2C19DD45" wp14:editId="2FB835B9">
            <wp:extent cx="5756275" cy="3061335"/>
            <wp:effectExtent l="0" t="0" r="9525" b="1206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6275" cy="3061335"/>
                    </a:xfrm>
                    <a:prstGeom prst="rect">
                      <a:avLst/>
                    </a:prstGeom>
                  </pic:spPr>
                </pic:pic>
              </a:graphicData>
            </a:graphic>
          </wp:inline>
        </w:drawing>
      </w:r>
    </w:p>
    <w:p w14:paraId="1277102D" w14:textId="04EE684D" w:rsidR="008B516A" w:rsidRDefault="003B7330" w:rsidP="003B7330">
      <w:pPr>
        <w:pStyle w:val="Legenda"/>
      </w:pPr>
      <w:bookmarkStart w:id="15" w:name="_Ref528785887"/>
      <w:r>
        <w:t xml:space="preserve">Figura </w:t>
      </w:r>
      <w:fldSimple w:instr=" SEQ Figura \* ARABIC ">
        <w:r>
          <w:rPr>
            <w:noProof/>
          </w:rPr>
          <w:t>16</w:t>
        </w:r>
      </w:fldSimple>
      <w:bookmarkEnd w:id="15"/>
      <w:r>
        <w:t xml:space="preserve"> - Fluxo de primeira conversa</w:t>
      </w:r>
    </w:p>
    <w:p w14:paraId="13DB1B54" w14:textId="77777777" w:rsidR="00FB67EF" w:rsidRDefault="00FB67EF" w:rsidP="00A2716D">
      <w:pPr>
        <w:pStyle w:val="Paragrafo"/>
      </w:pPr>
    </w:p>
    <w:p w14:paraId="57B42A73" w14:textId="710726DC" w:rsidR="00FB67EF" w:rsidRDefault="00D130BA" w:rsidP="00A2716D">
      <w:pPr>
        <w:pStyle w:val="Paragrafo"/>
      </w:pPr>
      <w:r>
        <w:t>As criações</w:t>
      </w:r>
      <w:r w:rsidR="00C5195D">
        <w:t xml:space="preserve"> dos </w:t>
      </w:r>
      <w:r>
        <w:t xml:space="preserve">nós responsáveis pela identificação de </w:t>
      </w:r>
      <w:r w:rsidR="00EA6F65">
        <w:t>intenções</w:t>
      </w:r>
      <w:r>
        <w:t xml:space="preserve"> triviais foram realizadas </w:t>
      </w:r>
      <w:r w:rsidR="00EA6F65">
        <w:t>em seguida, todos estes nós possuem ações parecidas, onde somente é necessário identificar a intenção do usuário e responder algo que tenha sentido à sua intenção de pergunta, por exemplo, a criação do nó de saudação somente necessita responder uma outra saudação ao usuário, assim como um nó que identifica a intenção de despedida precisa somente responder mensagem que contenha uma despedida.</w:t>
      </w:r>
    </w:p>
    <w:p w14:paraId="35CD5BD0" w14:textId="1F09D109" w:rsidR="00FB67EF" w:rsidRDefault="00254248" w:rsidP="00A2716D">
      <w:pPr>
        <w:pStyle w:val="Paragrafo"/>
      </w:pPr>
      <w:r>
        <w:lastRenderedPageBreak/>
        <w:t xml:space="preserve">Ao finalizar a criação dos fluxos básicos de conversa, foram implementados os nós responsáveis por gerar respostas quando identificado a necessidade de execução de um serviço, para cada serviço </w:t>
      </w:r>
      <w:r w:rsidR="00A2716D">
        <w:t>disponível foi criado um novo nó</w:t>
      </w:r>
      <w:r>
        <w:t xml:space="preserve">. </w:t>
      </w:r>
      <w:r w:rsidR="00A2716D">
        <w:t>A</w:t>
      </w:r>
      <w:r w:rsidR="00CC559D">
        <w:t>s</w:t>
      </w:r>
      <w:r w:rsidR="00A2716D">
        <w:t xml:space="preserve"> implementaç</w:t>
      </w:r>
      <w:r w:rsidR="00CC559D">
        <w:t>ões</w:t>
      </w:r>
      <w:r w:rsidR="00A2716D">
        <w:t xml:space="preserve"> d</w:t>
      </w:r>
      <w:r w:rsidR="00CC559D">
        <w:t>e</w:t>
      </w:r>
      <w:r w:rsidR="00A2716D">
        <w:t xml:space="preserve"> resposta</w:t>
      </w:r>
      <w:r w:rsidR="00D24910">
        <w:t>s</w:t>
      </w:r>
      <w:r w:rsidR="00A2716D">
        <w:t xml:space="preserve"> d</w:t>
      </w:r>
      <w:r w:rsidR="00D24910">
        <w:t>os</w:t>
      </w:r>
      <w:r w:rsidR="00A2716D">
        <w:t xml:space="preserve"> serviço</w:t>
      </w:r>
      <w:r w:rsidR="00D24910">
        <w:t>s</w:t>
      </w:r>
      <w:r w:rsidR="00A2716D">
        <w:t xml:space="preserve"> fo</w:t>
      </w:r>
      <w:r w:rsidR="00D24910">
        <w:t>ram</w:t>
      </w:r>
      <w:r w:rsidR="00A2716D">
        <w:t xml:space="preserve"> realizada</w:t>
      </w:r>
      <w:r w:rsidR="00D24910">
        <w:t>s</w:t>
      </w:r>
      <w:r w:rsidR="00A2716D">
        <w:t xml:space="preserve"> de maneira diferente das respostas dadas a </w:t>
      </w:r>
      <w:r w:rsidR="00A2716D">
        <w:rPr>
          <w:i/>
        </w:rPr>
        <w:t>Intents</w:t>
      </w:r>
      <w:r w:rsidR="00A2716D">
        <w:t xml:space="preserve"> triviais, todos os serviços implementados respondem textualmente ao usuário, entretanto, junto com a mensagem é enviado algu</w:t>
      </w:r>
      <w:r w:rsidR="00FB4CED">
        <w:t xml:space="preserve">mas </w:t>
      </w:r>
      <w:r w:rsidR="00CC3002">
        <w:t>informações</w:t>
      </w:r>
      <w:r w:rsidR="00A2716D">
        <w:t xml:space="preserve"> </w:t>
      </w:r>
      <w:r w:rsidR="00FA1260">
        <w:t>necessária</w:t>
      </w:r>
      <w:r w:rsidR="00A2716D">
        <w:t xml:space="preserve">s </w:t>
      </w:r>
      <w:r w:rsidR="00B52E1F">
        <w:t>para a execução do serviço, esta</w:t>
      </w:r>
      <w:r w:rsidR="00A2716D">
        <w:t>s são:</w:t>
      </w:r>
    </w:p>
    <w:p w14:paraId="636AEFDD" w14:textId="77777777" w:rsidR="00A2716D" w:rsidRDefault="00A2716D" w:rsidP="00A2716D">
      <w:pPr>
        <w:pStyle w:val="Paragrafo"/>
      </w:pPr>
    </w:p>
    <w:p w14:paraId="1D0D8A84" w14:textId="15B7A5F0" w:rsidR="00A2716D" w:rsidRDefault="00A2716D" w:rsidP="00A2716D">
      <w:pPr>
        <w:pStyle w:val="Paragrafo"/>
        <w:numPr>
          <w:ilvl w:val="0"/>
          <w:numId w:val="15"/>
        </w:numPr>
      </w:pPr>
      <w:r>
        <w:t>Nome do serviço</w:t>
      </w:r>
      <w:r w:rsidR="006A6D77">
        <w:t>;</w:t>
      </w:r>
    </w:p>
    <w:p w14:paraId="1880DBC3" w14:textId="2EEEAEE0" w:rsidR="00A2716D" w:rsidRDefault="00A2716D" w:rsidP="00A2716D">
      <w:pPr>
        <w:pStyle w:val="Paragrafo"/>
        <w:numPr>
          <w:ilvl w:val="0"/>
          <w:numId w:val="15"/>
        </w:numPr>
      </w:pPr>
      <w:r>
        <w:rPr>
          <w:i/>
        </w:rPr>
        <w:t>Entities</w:t>
      </w:r>
      <w:r>
        <w:t xml:space="preserve"> necessárias para a realização do serviço</w:t>
      </w:r>
      <w:r w:rsidR="006A6D77">
        <w:t>;</w:t>
      </w:r>
    </w:p>
    <w:p w14:paraId="79645AA7" w14:textId="4420872D" w:rsidR="00A2716D" w:rsidRPr="00A2716D" w:rsidRDefault="00A2716D" w:rsidP="00A2716D">
      <w:pPr>
        <w:pStyle w:val="Paragrafo"/>
        <w:numPr>
          <w:ilvl w:val="0"/>
          <w:numId w:val="15"/>
        </w:numPr>
      </w:pPr>
      <w:r>
        <w:t>Nome do Indexador de Bot responsável pela execução do serviço</w:t>
      </w:r>
      <w:r w:rsidR="006A6D77">
        <w:t>;</w:t>
      </w:r>
    </w:p>
    <w:p w14:paraId="224812D5" w14:textId="77777777" w:rsidR="00FB67EF" w:rsidRDefault="00FB67EF" w:rsidP="00A2716D">
      <w:pPr>
        <w:pStyle w:val="Paragrafo"/>
      </w:pPr>
    </w:p>
    <w:p w14:paraId="278EED0B" w14:textId="6D414BE5" w:rsidR="00FB67EF" w:rsidRPr="00624DBA" w:rsidRDefault="00F1537D" w:rsidP="00A2716D">
      <w:pPr>
        <w:pStyle w:val="Paragrafo"/>
      </w:pPr>
      <w:r>
        <w:t xml:space="preserve">Finalmente, com o </w:t>
      </w:r>
      <w:r>
        <w:rPr>
          <w:i/>
        </w:rPr>
        <w:t>workspace</w:t>
      </w:r>
      <w:r>
        <w:t xml:space="preserve"> totalmente configurado, foi criado um</w:t>
      </w:r>
      <w:r w:rsidR="00D717D9">
        <w:t>a classe de fachada com o objetivo de facilitar o uso da API do serviço Watson Assistant. Esta classe foi implementada com a linguagem de programação JavaScript e tem por finalidade ser utilizada pelo módulo de assistente pessoal, nela foram implementados métodos que utilizam a biblioteca do Watson Assistant</w:t>
      </w:r>
      <w:r w:rsidR="00624DBA">
        <w:t xml:space="preserve"> para estabelecer comunicação com o serviço e desta maneira usufruir do </w:t>
      </w:r>
      <w:r w:rsidR="00624DBA">
        <w:rPr>
          <w:i/>
        </w:rPr>
        <w:t>workspace</w:t>
      </w:r>
      <w:r w:rsidR="00624DBA">
        <w:t xml:space="preserve"> criado anteriormente.</w:t>
      </w:r>
      <w:r w:rsidR="00DD1B42">
        <w:t xml:space="preserve"> Desta maneira, o módulo de assistente pessoal não depende do IBM Watson diretamente, mas sim de uma classe de fachada que deve realizar o serviço de entendimento de linguagem natural.</w:t>
      </w:r>
      <w:bookmarkStart w:id="16" w:name="_GoBack"/>
      <w:bookmarkEnd w:id="16"/>
    </w:p>
    <w:p w14:paraId="3128855B" w14:textId="77777777" w:rsidR="00FB67EF" w:rsidRDefault="00FB67EF" w:rsidP="00A2716D">
      <w:pPr>
        <w:pStyle w:val="Paragrafo"/>
      </w:pPr>
    </w:p>
    <w:p w14:paraId="756B58B1" w14:textId="77777777" w:rsidR="00367CCC" w:rsidRPr="0096652C" w:rsidRDefault="00367CCC" w:rsidP="00A2716D">
      <w:pPr>
        <w:pStyle w:val="Paragrafo"/>
      </w:pP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D26ACD4" w:rsidR="009A0547" w:rsidRDefault="00B864EF" w:rsidP="009A0547">
      <w:pPr>
        <w:pStyle w:val="Ttulo3"/>
      </w:pPr>
      <w:r>
        <w:t>Bot</w:t>
      </w:r>
      <w:r w:rsidR="00367CCC">
        <w:t>Sagres</w:t>
      </w:r>
    </w:p>
    <w:p w14:paraId="75BD01B4" w14:textId="426BC47A" w:rsidR="009A0547" w:rsidRPr="009A0547" w:rsidRDefault="00B864EF" w:rsidP="009A0547">
      <w:pPr>
        <w:pStyle w:val="Ttulo3"/>
      </w:pPr>
      <w:r>
        <w:t>Bot</w:t>
      </w:r>
      <w:r w:rsidR="009A0547">
        <w:t>UESC</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E1F60CF"/>
    <w:multiLevelType w:val="hybridMultilevel"/>
    <w:tmpl w:val="65447F1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584D3C69"/>
    <w:multiLevelType w:val="hybridMultilevel"/>
    <w:tmpl w:val="A47E286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7DBE46BC"/>
    <w:multiLevelType w:val="hybridMultilevel"/>
    <w:tmpl w:val="B3507E1E"/>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nsid w:val="7E4E4698"/>
    <w:multiLevelType w:val="hybridMultilevel"/>
    <w:tmpl w:val="E946C75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8"/>
  </w:num>
  <w:num w:numId="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2"/>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3"/>
  </w:num>
  <w:num w:numId="9">
    <w:abstractNumId w:val="4"/>
  </w:num>
  <w:num w:numId="10">
    <w:abstractNumId w:val="6"/>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10"/>
  </w:num>
  <w:num w:numId="14">
    <w:abstractNumId w:val="9"/>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06C94"/>
    <w:rsid w:val="00010B3D"/>
    <w:rsid w:val="00023954"/>
    <w:rsid w:val="00027446"/>
    <w:rsid w:val="00035D65"/>
    <w:rsid w:val="0004292F"/>
    <w:rsid w:val="000474D4"/>
    <w:rsid w:val="00056E24"/>
    <w:rsid w:val="00061DDC"/>
    <w:rsid w:val="00065237"/>
    <w:rsid w:val="0007092D"/>
    <w:rsid w:val="00081042"/>
    <w:rsid w:val="000847A5"/>
    <w:rsid w:val="000A0AC9"/>
    <w:rsid w:val="000A288F"/>
    <w:rsid w:val="000A5C51"/>
    <w:rsid w:val="000A72AD"/>
    <w:rsid w:val="000B0EB4"/>
    <w:rsid w:val="000D285A"/>
    <w:rsid w:val="000D3E06"/>
    <w:rsid w:val="000D7D9D"/>
    <w:rsid w:val="000E08C6"/>
    <w:rsid w:val="000F116C"/>
    <w:rsid w:val="000F4C57"/>
    <w:rsid w:val="00103C75"/>
    <w:rsid w:val="00115FE7"/>
    <w:rsid w:val="0011618D"/>
    <w:rsid w:val="00116D06"/>
    <w:rsid w:val="0012381E"/>
    <w:rsid w:val="00130E1B"/>
    <w:rsid w:val="001363BD"/>
    <w:rsid w:val="001664F0"/>
    <w:rsid w:val="00167F9E"/>
    <w:rsid w:val="00184868"/>
    <w:rsid w:val="001857EB"/>
    <w:rsid w:val="0018586A"/>
    <w:rsid w:val="001A110F"/>
    <w:rsid w:val="001A5AEF"/>
    <w:rsid w:val="001A75B5"/>
    <w:rsid w:val="001B0B74"/>
    <w:rsid w:val="001B1469"/>
    <w:rsid w:val="001B34EC"/>
    <w:rsid w:val="001B36BE"/>
    <w:rsid w:val="001B41EA"/>
    <w:rsid w:val="001B71D1"/>
    <w:rsid w:val="001D0B0C"/>
    <w:rsid w:val="001E03F9"/>
    <w:rsid w:val="001E0926"/>
    <w:rsid w:val="001F5517"/>
    <w:rsid w:val="0021236B"/>
    <w:rsid w:val="00216499"/>
    <w:rsid w:val="00223191"/>
    <w:rsid w:val="00234E52"/>
    <w:rsid w:val="0025353D"/>
    <w:rsid w:val="00254248"/>
    <w:rsid w:val="002556CD"/>
    <w:rsid w:val="00257A47"/>
    <w:rsid w:val="002765F1"/>
    <w:rsid w:val="0028346C"/>
    <w:rsid w:val="002834D7"/>
    <w:rsid w:val="00290AF9"/>
    <w:rsid w:val="00295B0C"/>
    <w:rsid w:val="002960CB"/>
    <w:rsid w:val="002A1F41"/>
    <w:rsid w:val="002A2E12"/>
    <w:rsid w:val="002C215D"/>
    <w:rsid w:val="002C3A34"/>
    <w:rsid w:val="002C774F"/>
    <w:rsid w:val="002D6AC8"/>
    <w:rsid w:val="002E16FC"/>
    <w:rsid w:val="002F4B00"/>
    <w:rsid w:val="002F4D9B"/>
    <w:rsid w:val="00325860"/>
    <w:rsid w:val="00327BAA"/>
    <w:rsid w:val="00330172"/>
    <w:rsid w:val="0034098D"/>
    <w:rsid w:val="003503DD"/>
    <w:rsid w:val="00352C1A"/>
    <w:rsid w:val="00365781"/>
    <w:rsid w:val="00367CCC"/>
    <w:rsid w:val="003842E2"/>
    <w:rsid w:val="003857BB"/>
    <w:rsid w:val="003A1ED1"/>
    <w:rsid w:val="003A2EBA"/>
    <w:rsid w:val="003A2F64"/>
    <w:rsid w:val="003A76FE"/>
    <w:rsid w:val="003B1066"/>
    <w:rsid w:val="003B4BC3"/>
    <w:rsid w:val="003B7330"/>
    <w:rsid w:val="003D087E"/>
    <w:rsid w:val="003D3108"/>
    <w:rsid w:val="003D3737"/>
    <w:rsid w:val="003D45E1"/>
    <w:rsid w:val="003D7C11"/>
    <w:rsid w:val="003E22BC"/>
    <w:rsid w:val="003E738E"/>
    <w:rsid w:val="003F59C3"/>
    <w:rsid w:val="003F63EE"/>
    <w:rsid w:val="003F7999"/>
    <w:rsid w:val="004029B0"/>
    <w:rsid w:val="00413626"/>
    <w:rsid w:val="004254C9"/>
    <w:rsid w:val="00442CB1"/>
    <w:rsid w:val="0044325E"/>
    <w:rsid w:val="0044416B"/>
    <w:rsid w:val="00447CCE"/>
    <w:rsid w:val="00456DDE"/>
    <w:rsid w:val="00467E3E"/>
    <w:rsid w:val="00467F52"/>
    <w:rsid w:val="004736D3"/>
    <w:rsid w:val="0047392C"/>
    <w:rsid w:val="0047396D"/>
    <w:rsid w:val="00474FD9"/>
    <w:rsid w:val="0047740E"/>
    <w:rsid w:val="00494351"/>
    <w:rsid w:val="004A4299"/>
    <w:rsid w:val="004B2D3E"/>
    <w:rsid w:val="004C7C90"/>
    <w:rsid w:val="004D2221"/>
    <w:rsid w:val="004E07A7"/>
    <w:rsid w:val="004E3146"/>
    <w:rsid w:val="004F7980"/>
    <w:rsid w:val="005042E1"/>
    <w:rsid w:val="00516049"/>
    <w:rsid w:val="00526FE6"/>
    <w:rsid w:val="0053154D"/>
    <w:rsid w:val="00537A14"/>
    <w:rsid w:val="005402CC"/>
    <w:rsid w:val="005417C9"/>
    <w:rsid w:val="00552229"/>
    <w:rsid w:val="00575411"/>
    <w:rsid w:val="00575DE5"/>
    <w:rsid w:val="00581850"/>
    <w:rsid w:val="00583906"/>
    <w:rsid w:val="005A7B8A"/>
    <w:rsid w:val="005C217F"/>
    <w:rsid w:val="005C3F07"/>
    <w:rsid w:val="005C6847"/>
    <w:rsid w:val="005D6287"/>
    <w:rsid w:val="005D7E20"/>
    <w:rsid w:val="005E0C21"/>
    <w:rsid w:val="005E4E0C"/>
    <w:rsid w:val="005F0F57"/>
    <w:rsid w:val="005F5A6E"/>
    <w:rsid w:val="006013B3"/>
    <w:rsid w:val="00610C14"/>
    <w:rsid w:val="006167B5"/>
    <w:rsid w:val="00621BA0"/>
    <w:rsid w:val="00624DBA"/>
    <w:rsid w:val="00634159"/>
    <w:rsid w:val="006439ED"/>
    <w:rsid w:val="00643A8E"/>
    <w:rsid w:val="00654DE5"/>
    <w:rsid w:val="00661C19"/>
    <w:rsid w:val="00663379"/>
    <w:rsid w:val="00666DD1"/>
    <w:rsid w:val="00667583"/>
    <w:rsid w:val="00670822"/>
    <w:rsid w:val="00671B2A"/>
    <w:rsid w:val="00686EC2"/>
    <w:rsid w:val="006944ED"/>
    <w:rsid w:val="00694896"/>
    <w:rsid w:val="00696891"/>
    <w:rsid w:val="006A1A74"/>
    <w:rsid w:val="006A491C"/>
    <w:rsid w:val="006A6D77"/>
    <w:rsid w:val="006B016A"/>
    <w:rsid w:val="006B0E26"/>
    <w:rsid w:val="006B3B0B"/>
    <w:rsid w:val="006C1824"/>
    <w:rsid w:val="006C426E"/>
    <w:rsid w:val="006C6201"/>
    <w:rsid w:val="006C66D2"/>
    <w:rsid w:val="006D114E"/>
    <w:rsid w:val="006D2402"/>
    <w:rsid w:val="006D26F7"/>
    <w:rsid w:val="006D2A27"/>
    <w:rsid w:val="006E68B7"/>
    <w:rsid w:val="006F0A7B"/>
    <w:rsid w:val="007059BF"/>
    <w:rsid w:val="007251F6"/>
    <w:rsid w:val="00726133"/>
    <w:rsid w:val="00733573"/>
    <w:rsid w:val="00740C5F"/>
    <w:rsid w:val="00742265"/>
    <w:rsid w:val="00751926"/>
    <w:rsid w:val="00751DD0"/>
    <w:rsid w:val="00760F59"/>
    <w:rsid w:val="00770192"/>
    <w:rsid w:val="00774F7D"/>
    <w:rsid w:val="007820DE"/>
    <w:rsid w:val="00784C70"/>
    <w:rsid w:val="007A2B26"/>
    <w:rsid w:val="007A464C"/>
    <w:rsid w:val="007B557E"/>
    <w:rsid w:val="007C0FAA"/>
    <w:rsid w:val="007C3BF8"/>
    <w:rsid w:val="007C798A"/>
    <w:rsid w:val="007D192C"/>
    <w:rsid w:val="007D6DDC"/>
    <w:rsid w:val="007E2643"/>
    <w:rsid w:val="007E48C8"/>
    <w:rsid w:val="007F2486"/>
    <w:rsid w:val="007F4E61"/>
    <w:rsid w:val="007F6063"/>
    <w:rsid w:val="008014DA"/>
    <w:rsid w:val="008015A4"/>
    <w:rsid w:val="00814433"/>
    <w:rsid w:val="00814F4B"/>
    <w:rsid w:val="00816B58"/>
    <w:rsid w:val="00837E3A"/>
    <w:rsid w:val="00841ACF"/>
    <w:rsid w:val="0084216E"/>
    <w:rsid w:val="00846ED9"/>
    <w:rsid w:val="00864BA6"/>
    <w:rsid w:val="008660CD"/>
    <w:rsid w:val="0086638D"/>
    <w:rsid w:val="00867D4C"/>
    <w:rsid w:val="00870370"/>
    <w:rsid w:val="00876779"/>
    <w:rsid w:val="0089034A"/>
    <w:rsid w:val="008B124B"/>
    <w:rsid w:val="008B36B8"/>
    <w:rsid w:val="008B516A"/>
    <w:rsid w:val="008B5F35"/>
    <w:rsid w:val="008C17AE"/>
    <w:rsid w:val="008C1869"/>
    <w:rsid w:val="008C219D"/>
    <w:rsid w:val="008C2808"/>
    <w:rsid w:val="008C49FB"/>
    <w:rsid w:val="008C7AE3"/>
    <w:rsid w:val="008D01C4"/>
    <w:rsid w:val="008D1AA1"/>
    <w:rsid w:val="008E579A"/>
    <w:rsid w:val="008F74A8"/>
    <w:rsid w:val="008F7CFF"/>
    <w:rsid w:val="00901447"/>
    <w:rsid w:val="00905507"/>
    <w:rsid w:val="00920645"/>
    <w:rsid w:val="00926EB0"/>
    <w:rsid w:val="00930736"/>
    <w:rsid w:val="00932C60"/>
    <w:rsid w:val="00937FB8"/>
    <w:rsid w:val="00940F8C"/>
    <w:rsid w:val="009467D4"/>
    <w:rsid w:val="0095493D"/>
    <w:rsid w:val="00954D07"/>
    <w:rsid w:val="00956572"/>
    <w:rsid w:val="00961797"/>
    <w:rsid w:val="00961971"/>
    <w:rsid w:val="0096652C"/>
    <w:rsid w:val="00970B5D"/>
    <w:rsid w:val="00982A0C"/>
    <w:rsid w:val="00984626"/>
    <w:rsid w:val="00984E57"/>
    <w:rsid w:val="009970AB"/>
    <w:rsid w:val="009A0547"/>
    <w:rsid w:val="009A409C"/>
    <w:rsid w:val="009B0D43"/>
    <w:rsid w:val="009B2078"/>
    <w:rsid w:val="009C283E"/>
    <w:rsid w:val="009C36CA"/>
    <w:rsid w:val="009D3380"/>
    <w:rsid w:val="009D77FE"/>
    <w:rsid w:val="009E2F59"/>
    <w:rsid w:val="009E7299"/>
    <w:rsid w:val="009F4414"/>
    <w:rsid w:val="009F4BA6"/>
    <w:rsid w:val="00A166EC"/>
    <w:rsid w:val="00A21624"/>
    <w:rsid w:val="00A21D37"/>
    <w:rsid w:val="00A22367"/>
    <w:rsid w:val="00A26BFD"/>
    <w:rsid w:val="00A2716D"/>
    <w:rsid w:val="00A365E7"/>
    <w:rsid w:val="00A365F3"/>
    <w:rsid w:val="00A40102"/>
    <w:rsid w:val="00A40BBF"/>
    <w:rsid w:val="00A52325"/>
    <w:rsid w:val="00A53610"/>
    <w:rsid w:val="00A553EC"/>
    <w:rsid w:val="00A55AA5"/>
    <w:rsid w:val="00A83707"/>
    <w:rsid w:val="00A929C4"/>
    <w:rsid w:val="00A9554A"/>
    <w:rsid w:val="00A95B31"/>
    <w:rsid w:val="00A9789F"/>
    <w:rsid w:val="00AA0405"/>
    <w:rsid w:val="00AA36D7"/>
    <w:rsid w:val="00AA52EC"/>
    <w:rsid w:val="00AB0664"/>
    <w:rsid w:val="00AB2C04"/>
    <w:rsid w:val="00AC1B8D"/>
    <w:rsid w:val="00AD32D0"/>
    <w:rsid w:val="00AE29F6"/>
    <w:rsid w:val="00AE2A84"/>
    <w:rsid w:val="00AF131D"/>
    <w:rsid w:val="00AF267C"/>
    <w:rsid w:val="00AF46D9"/>
    <w:rsid w:val="00AF6F95"/>
    <w:rsid w:val="00AF7FF4"/>
    <w:rsid w:val="00B065EB"/>
    <w:rsid w:val="00B06CCF"/>
    <w:rsid w:val="00B07882"/>
    <w:rsid w:val="00B134D3"/>
    <w:rsid w:val="00B1557A"/>
    <w:rsid w:val="00B157B5"/>
    <w:rsid w:val="00B3521B"/>
    <w:rsid w:val="00B4261D"/>
    <w:rsid w:val="00B52E1F"/>
    <w:rsid w:val="00B53F88"/>
    <w:rsid w:val="00B7107E"/>
    <w:rsid w:val="00B71293"/>
    <w:rsid w:val="00B72527"/>
    <w:rsid w:val="00B821EF"/>
    <w:rsid w:val="00B864EF"/>
    <w:rsid w:val="00B90F22"/>
    <w:rsid w:val="00B96135"/>
    <w:rsid w:val="00BA266E"/>
    <w:rsid w:val="00BA4F3E"/>
    <w:rsid w:val="00BA5576"/>
    <w:rsid w:val="00BB3A1D"/>
    <w:rsid w:val="00BB5287"/>
    <w:rsid w:val="00BB76C2"/>
    <w:rsid w:val="00BB7CA8"/>
    <w:rsid w:val="00BE5893"/>
    <w:rsid w:val="00BF154A"/>
    <w:rsid w:val="00BF6F1E"/>
    <w:rsid w:val="00C12F82"/>
    <w:rsid w:val="00C13086"/>
    <w:rsid w:val="00C14D3A"/>
    <w:rsid w:val="00C22F45"/>
    <w:rsid w:val="00C30658"/>
    <w:rsid w:val="00C5195D"/>
    <w:rsid w:val="00C566C5"/>
    <w:rsid w:val="00C57926"/>
    <w:rsid w:val="00C62A41"/>
    <w:rsid w:val="00C634CB"/>
    <w:rsid w:val="00C6670C"/>
    <w:rsid w:val="00C6795E"/>
    <w:rsid w:val="00C84923"/>
    <w:rsid w:val="00C94B32"/>
    <w:rsid w:val="00C94F42"/>
    <w:rsid w:val="00CB48DF"/>
    <w:rsid w:val="00CB4D6C"/>
    <w:rsid w:val="00CB6790"/>
    <w:rsid w:val="00CB7284"/>
    <w:rsid w:val="00CC3002"/>
    <w:rsid w:val="00CC3D2D"/>
    <w:rsid w:val="00CC3D88"/>
    <w:rsid w:val="00CC3F24"/>
    <w:rsid w:val="00CC559D"/>
    <w:rsid w:val="00CD3CD6"/>
    <w:rsid w:val="00CD4840"/>
    <w:rsid w:val="00CD7682"/>
    <w:rsid w:val="00CE2E9B"/>
    <w:rsid w:val="00CF2184"/>
    <w:rsid w:val="00CF5309"/>
    <w:rsid w:val="00CF6EA0"/>
    <w:rsid w:val="00D05250"/>
    <w:rsid w:val="00D055A1"/>
    <w:rsid w:val="00D0786D"/>
    <w:rsid w:val="00D130BA"/>
    <w:rsid w:val="00D2265B"/>
    <w:rsid w:val="00D243DE"/>
    <w:rsid w:val="00D24910"/>
    <w:rsid w:val="00D25CD5"/>
    <w:rsid w:val="00D3487B"/>
    <w:rsid w:val="00D40DA5"/>
    <w:rsid w:val="00D717D9"/>
    <w:rsid w:val="00D71F91"/>
    <w:rsid w:val="00D7267D"/>
    <w:rsid w:val="00D726BD"/>
    <w:rsid w:val="00D74E96"/>
    <w:rsid w:val="00D75C51"/>
    <w:rsid w:val="00D772EB"/>
    <w:rsid w:val="00DB28A4"/>
    <w:rsid w:val="00DC52B1"/>
    <w:rsid w:val="00DD03F0"/>
    <w:rsid w:val="00DD1B42"/>
    <w:rsid w:val="00DD3D84"/>
    <w:rsid w:val="00DE5960"/>
    <w:rsid w:val="00DF1CAC"/>
    <w:rsid w:val="00DF3913"/>
    <w:rsid w:val="00DF5F43"/>
    <w:rsid w:val="00E07C6A"/>
    <w:rsid w:val="00E07DCB"/>
    <w:rsid w:val="00E14A9C"/>
    <w:rsid w:val="00E17B44"/>
    <w:rsid w:val="00E25049"/>
    <w:rsid w:val="00E26114"/>
    <w:rsid w:val="00E3725A"/>
    <w:rsid w:val="00E45B6A"/>
    <w:rsid w:val="00E47F61"/>
    <w:rsid w:val="00E539FF"/>
    <w:rsid w:val="00E54412"/>
    <w:rsid w:val="00E55675"/>
    <w:rsid w:val="00E57545"/>
    <w:rsid w:val="00E64D5C"/>
    <w:rsid w:val="00E7358F"/>
    <w:rsid w:val="00E73AC5"/>
    <w:rsid w:val="00E754A8"/>
    <w:rsid w:val="00E82A26"/>
    <w:rsid w:val="00E900C4"/>
    <w:rsid w:val="00E923B8"/>
    <w:rsid w:val="00E954C4"/>
    <w:rsid w:val="00EA4ECA"/>
    <w:rsid w:val="00EA5C64"/>
    <w:rsid w:val="00EA6D94"/>
    <w:rsid w:val="00EA6F65"/>
    <w:rsid w:val="00EC3F09"/>
    <w:rsid w:val="00EC501A"/>
    <w:rsid w:val="00EC6382"/>
    <w:rsid w:val="00EE78D3"/>
    <w:rsid w:val="00EF06DE"/>
    <w:rsid w:val="00EF558B"/>
    <w:rsid w:val="00EF5F28"/>
    <w:rsid w:val="00EF6BDC"/>
    <w:rsid w:val="00F053CB"/>
    <w:rsid w:val="00F1537D"/>
    <w:rsid w:val="00F24C4D"/>
    <w:rsid w:val="00F336AA"/>
    <w:rsid w:val="00F339B5"/>
    <w:rsid w:val="00F47152"/>
    <w:rsid w:val="00F503D9"/>
    <w:rsid w:val="00F744B7"/>
    <w:rsid w:val="00F8241D"/>
    <w:rsid w:val="00F92380"/>
    <w:rsid w:val="00FA1260"/>
    <w:rsid w:val="00FB009B"/>
    <w:rsid w:val="00FB4642"/>
    <w:rsid w:val="00FB4CED"/>
    <w:rsid w:val="00FB67EF"/>
    <w:rsid w:val="00FB6B8B"/>
    <w:rsid w:val="00FB7845"/>
    <w:rsid w:val="00FC0298"/>
    <w:rsid w:val="00FC281E"/>
    <w:rsid w:val="00FD20C5"/>
    <w:rsid w:val="00FD278E"/>
    <w:rsid w:val="00FD2B3C"/>
    <w:rsid w:val="00FE27AA"/>
    <w:rsid w:val="00FE7D27"/>
    <w:rsid w:val="00FF2C6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A2716D"/>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40D03D-3326-9241-B8C2-6D11099C0A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7</TotalTime>
  <Pages>29</Pages>
  <Words>13600</Words>
  <Characters>73444</Characters>
  <Application>Microsoft Macintosh Word</Application>
  <DocSecurity>0</DocSecurity>
  <Lines>612</Lines>
  <Paragraphs>173</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86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249</cp:revision>
  <dcterms:created xsi:type="dcterms:W3CDTF">2018-10-18T18:06:00Z</dcterms:created>
  <dcterms:modified xsi:type="dcterms:W3CDTF">2018-11-01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